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0949D0" w14:textId="43774F5B" w:rsidR="0060686A" w:rsidRPr="008B2B69" w:rsidRDefault="00685BC2" w:rsidP="00BE5DEC">
      <w:pPr>
        <w:jc w:val="center"/>
        <w:rPr>
          <w:rFonts w:cs="Times New Roman"/>
          <w:b/>
        </w:rPr>
      </w:pPr>
      <w:r>
        <w:rPr>
          <w:rFonts w:cs="Times New Roman"/>
          <w:b/>
        </w:rPr>
        <w:t xml:space="preserve">Viscoelastic properties of </w:t>
      </w:r>
      <w:r w:rsidRPr="00613A77">
        <w:rPr>
          <w:rFonts w:cs="Times New Roman"/>
          <w:b/>
          <w:i/>
        </w:rPr>
        <w:t>Pseudomonas aeruginosa</w:t>
      </w:r>
      <w:r w:rsidRPr="00613A77">
        <w:rPr>
          <w:rFonts w:cs="Times New Roman"/>
          <w:b/>
        </w:rPr>
        <w:t xml:space="preserve"> variant biofilms</w:t>
      </w:r>
      <w:bookmarkStart w:id="0" w:name="_GoBack"/>
      <w:bookmarkEnd w:id="0"/>
    </w:p>
    <w:p w14:paraId="0C4B11F9" w14:textId="77777777" w:rsidR="0031274D" w:rsidRDefault="0060686A" w:rsidP="00BE5DEC">
      <w:pPr>
        <w:jc w:val="center"/>
        <w:rPr>
          <w:rFonts w:cs="Times New Roman"/>
          <w:b/>
        </w:rPr>
      </w:pPr>
      <w:r w:rsidRPr="008B2B69">
        <w:rPr>
          <w:rFonts w:cs="Times New Roman"/>
          <w:b/>
        </w:rPr>
        <w:t>Supplemental Information</w:t>
      </w:r>
    </w:p>
    <w:p w14:paraId="13A8F467" w14:textId="2EB9BEA8" w:rsidR="0031274D" w:rsidRDefault="0031274D" w:rsidP="0031274D">
      <w:pPr>
        <w:jc w:val="center"/>
        <w:rPr>
          <w:rFonts w:cs="Times New Roman"/>
          <w:vertAlign w:val="superscript"/>
        </w:rPr>
      </w:pPr>
      <w:r w:rsidRPr="00D61986">
        <w:rPr>
          <w:rFonts w:cs="Times New Roman"/>
        </w:rPr>
        <w:t>Erin S. Gloag, Guy K. German, Paul Stoodley, Daniel J. Wozniak</w:t>
      </w:r>
    </w:p>
    <w:p w14:paraId="53B6642E" w14:textId="3318340D" w:rsidR="0060686A" w:rsidRPr="0031274D" w:rsidRDefault="0060686A" w:rsidP="00BE5DEC">
      <w:r w:rsidRPr="008B2B69">
        <w:t xml:space="preserve"> </w:t>
      </w:r>
    </w:p>
    <w:p w14:paraId="172E1EB1" w14:textId="77777777" w:rsidR="0060686A" w:rsidRPr="008B2B69" w:rsidRDefault="0060686A" w:rsidP="00BE5DEC">
      <w:pPr>
        <w:rPr>
          <w:rFonts w:cs="Times New Roman"/>
          <w:b/>
        </w:rPr>
      </w:pPr>
      <w:r w:rsidRPr="008B2B69">
        <w:rPr>
          <w:rFonts w:cs="Times New Roman"/>
          <w:b/>
        </w:rPr>
        <w:t>Supplementary Materials and Methods</w:t>
      </w:r>
    </w:p>
    <w:p w14:paraId="5F5C27F1" w14:textId="77777777" w:rsidR="0060686A" w:rsidRPr="008B2B69" w:rsidRDefault="0060686A" w:rsidP="00BE5DEC">
      <w:pPr>
        <w:rPr>
          <w:b/>
        </w:rPr>
      </w:pPr>
      <w:r w:rsidRPr="008B2B69">
        <w:rPr>
          <w:b/>
        </w:rPr>
        <w:t>Colony-biofilms</w:t>
      </w:r>
    </w:p>
    <w:p w14:paraId="6D7538DE" w14:textId="74C1A427" w:rsidR="0060686A" w:rsidRPr="008B2B69" w:rsidRDefault="0060686A" w:rsidP="00BE5DEC">
      <w:r w:rsidRPr="008B2B69">
        <w:t xml:space="preserve">It has been previously reported that bacterial colony-biofilms grown on filter membranes share similar phenotypes to more traditional biofilms, such has hydrated biofilms grown under flow conditions </w:t>
      </w:r>
      <w:r w:rsidR="0031274D">
        <w:rPr>
          <w:noProof/>
        </w:rPr>
        <w:fldChar w:fldCharType="begin">
          <w:fldData xml:space="preserve">PEVuZE5vdGU+PENpdGU+PEF1dGhvcj5BbmRlcmw8L0F1dGhvcj48WWVhcj4yMDAwPC9ZZWFyPjxS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</w:fldData>
        </w:fldChar>
      </w:r>
      <w:r w:rsidR="0031274D">
        <w:rPr>
          <w:noProof/>
        </w:rPr>
        <w:instrText xml:space="preserve"> ADDIN EN.CITE </w:instrText>
      </w:r>
      <w:r w:rsidR="0031274D">
        <w:rPr>
          <w:noProof/>
        </w:rPr>
        <w:fldChar w:fldCharType="begin">
          <w:fldData xml:space="preserve">PEVuZE5vdGU+PENpdGU+PEF1dGhvcj5BbmRlcmw8L0F1dGhvcj48WWVhcj4yMDAwPC9ZZWFyPjxS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</w:fldData>
        </w:fldChar>
      </w:r>
      <w:r w:rsidR="0031274D">
        <w:rPr>
          <w:noProof/>
        </w:rPr>
        <w:instrText xml:space="preserve"> ADDIN EN.CITE.DATA </w:instrText>
      </w:r>
      <w:r w:rsidR="0031274D">
        <w:rPr>
          <w:noProof/>
        </w:rPr>
      </w:r>
      <w:r w:rsidR="0031274D">
        <w:rPr>
          <w:noProof/>
        </w:rPr>
        <w:fldChar w:fldCharType="end"/>
      </w:r>
      <w:r w:rsidR="0031274D">
        <w:rPr>
          <w:noProof/>
        </w:rPr>
      </w:r>
      <w:r w:rsidR="0031274D">
        <w:rPr>
          <w:noProof/>
        </w:rPr>
        <w:fldChar w:fldCharType="separate"/>
      </w:r>
      <w:r w:rsidR="0031274D" w:rsidRPr="0031274D">
        <w:rPr>
          <w:noProof/>
          <w:vertAlign w:val="superscript"/>
        </w:rPr>
        <w:t>1,2</w:t>
      </w:r>
      <w:r w:rsidR="0031274D">
        <w:rPr>
          <w:noProof/>
        </w:rPr>
        <w:fldChar w:fldCharType="end"/>
      </w:r>
      <w:r w:rsidRPr="008B2B69">
        <w:t xml:space="preserve">. Previous rheological studies have used this methodology due to the ease in culturing and mechanical analysis </w:t>
      </w:r>
      <w:r w:rsidR="0031274D">
        <w:fldChar w:fldCharType="begin">
          <w:fldData xml:space="preserve">PEVuZE5vdGU+PENpdGU+PEF1dGhvcj5Kb25lczwvQXV0aG9yPjxZZWFyPjIwMTE8L1llYXI+PFJl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</w:fldData>
        </w:fldChar>
      </w:r>
      <w:r w:rsidR="0031274D">
        <w:instrText xml:space="preserve"> ADDIN EN.CITE </w:instrText>
      </w:r>
      <w:r w:rsidR="0031274D">
        <w:fldChar w:fldCharType="begin">
          <w:fldData xml:space="preserve">PEVuZE5vdGU+PENpdGU+PEF1dGhvcj5Kb25lczwvQXV0aG9yPjxZZWFyPjIwMTE8L1llYXI+PFJl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</w:fldData>
        </w:fldChar>
      </w:r>
      <w:r w:rsidR="0031274D">
        <w:instrText xml:space="preserve"> ADDIN EN.CITE.DATA </w:instrText>
      </w:r>
      <w:r w:rsidR="0031274D">
        <w:fldChar w:fldCharType="end"/>
      </w:r>
      <w:r w:rsidR="0031274D">
        <w:fldChar w:fldCharType="separate"/>
      </w:r>
      <w:r w:rsidR="0031274D" w:rsidRPr="0031274D">
        <w:rPr>
          <w:noProof/>
          <w:vertAlign w:val="superscript"/>
        </w:rPr>
        <w:t>3</w:t>
      </w:r>
      <w:r w:rsidR="0031274D">
        <w:fldChar w:fldCharType="end"/>
      </w:r>
      <w:r w:rsidR="0031274D">
        <w:t xml:space="preserve"> and for these reasons we utilis</w:t>
      </w:r>
      <w:r w:rsidRPr="008B2B69">
        <w:t>ed colony-biofilms in this study.</w:t>
      </w:r>
    </w:p>
    <w:p w14:paraId="45138134" w14:textId="77777777" w:rsidR="0060686A" w:rsidRPr="008B2B69" w:rsidRDefault="0060686A" w:rsidP="00BE5DEC">
      <w:pPr>
        <w:rPr>
          <w:rFonts w:cs="Times New Roman"/>
        </w:rPr>
      </w:pPr>
    </w:p>
    <w:p w14:paraId="185078BE" w14:textId="0EEF9C1B" w:rsidR="0060686A" w:rsidRPr="008B2B69" w:rsidRDefault="0060686A" w:rsidP="00BE5DEC">
      <w:pPr>
        <w:rPr>
          <w:rFonts w:cs="Times New Roman"/>
        </w:rPr>
      </w:pPr>
      <w:r w:rsidRPr="008B2B69">
        <w:t xml:space="preserve">Overnight </w:t>
      </w:r>
      <w:r w:rsidRPr="008B2B69">
        <w:rPr>
          <w:rFonts w:cs="Times New Roman"/>
        </w:rPr>
        <w:t>LBNS (10g/L tryptone, 5g/L yeast extract)</w:t>
      </w:r>
      <w:r w:rsidRPr="008B2B69">
        <w:t xml:space="preserve"> cultures were diluted to OD</w:t>
      </w:r>
      <w:r w:rsidRPr="008B2B69">
        <w:rPr>
          <w:vertAlign w:val="subscript"/>
        </w:rPr>
        <w:t>600nm</w:t>
      </w:r>
      <w:r w:rsidRPr="008B2B69">
        <w:t xml:space="preserve"> 0.1 into fresh 10mL LBNS. Diluted cultures were then poured into a sterile 9mm Petri dish. Nitrocellulose filter membranes (25mm, 0.45</w:t>
      </w:r>
      <w:r w:rsidRPr="008B2B69">
        <w:rPr>
          <w:rFonts w:cs="Times New Roman"/>
        </w:rPr>
        <w:t>μ</w:t>
      </w:r>
      <w:r w:rsidRPr="008B2B69">
        <w:t>m pore</w:t>
      </w:r>
      <w:r w:rsidR="00477F48">
        <w:t xml:space="preserve"> size; Milliopore) were sterilis</w:t>
      </w:r>
      <w:r w:rsidRPr="008B2B69">
        <w:t xml:space="preserve">ed by exposure to UV for 10min each side. Sterile filter membranes were floated on the culture for approximately 1min before being transferred onto a </w:t>
      </w:r>
      <w:r w:rsidRPr="008B2B69">
        <w:rPr>
          <w:rFonts w:cs="Times New Roman"/>
          <w:i/>
        </w:rPr>
        <w:t xml:space="preserve">Pseudomonas </w:t>
      </w:r>
      <w:r w:rsidRPr="008B2B69">
        <w:rPr>
          <w:rFonts w:cs="Times New Roman"/>
        </w:rPr>
        <w:t>isolation agar</w:t>
      </w:r>
      <w:r w:rsidRPr="008B2B69">
        <w:t xml:space="preserve"> (PIA) plate, culture side up. We used standard laboratory media to keep our study consistent with previous biofilm rheological studies so that our findings could be translatable </w:t>
      </w:r>
      <w:r w:rsidR="00A10505">
        <w:fldChar w:fldCharType="begin">
          <w:fldData xml:space="preserve">PEVuZE5vdGU+PENpdGU+PEF1dGhvcj5Lb3JzdGdlbnM8L0F1dGhvcj48WWVhcj4yMDAxPC9ZZWFy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=
</w:fldData>
        </w:fldChar>
      </w:r>
      <w:r w:rsidR="00A10505">
        <w:instrText xml:space="preserve"> ADDIN EN.CITE </w:instrText>
      </w:r>
      <w:r w:rsidR="00A10505">
        <w:fldChar w:fldCharType="begin">
          <w:fldData xml:space="preserve">PEVuZE5vdGU+PENpdGU+PEF1dGhvcj5Lb3JzdGdlbnM8L0F1dGhvcj48WWVhcj4yMDAxPC9ZZWFy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=
</w:fldData>
        </w:fldChar>
      </w:r>
      <w:r w:rsidR="00A10505">
        <w:instrText xml:space="preserve"> ADDIN EN.CITE.DATA </w:instrText>
      </w:r>
      <w:r w:rsidR="00A10505">
        <w:fldChar w:fldCharType="end"/>
      </w:r>
      <w:r w:rsidR="00A10505">
        <w:fldChar w:fldCharType="separate"/>
      </w:r>
      <w:r w:rsidR="00A10505" w:rsidRPr="00A10505">
        <w:rPr>
          <w:noProof/>
          <w:vertAlign w:val="superscript"/>
        </w:rPr>
        <w:t>4-9</w:t>
      </w:r>
      <w:r w:rsidR="00A10505">
        <w:fldChar w:fldCharType="end"/>
      </w:r>
      <w:r w:rsidRPr="008B2B69">
        <w:t xml:space="preserve">. The PIA plate was dried for 24h to allow surface moisture to evaporate. We observed that this inoculation method resulted in a reproducibly even coating of the filter, compared to pipetting the culture as per previous reports </w:t>
      </w:r>
      <w:r w:rsidR="00A10505">
        <w:fldChar w:fldCharType="begin">
          <w:fldData xml:space="preserve">PEVuZE5vdGU+PENpdGU+PEF1dGhvcj5BbmRlcmw8L0F1dGhvcj48WWVhcj4yMDAwPC9ZZWFyPjxS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</w:fldData>
        </w:fldChar>
      </w:r>
      <w:r w:rsidR="00A10505">
        <w:instrText xml:space="preserve"> ADDIN EN.CITE </w:instrText>
      </w:r>
      <w:r w:rsidR="00A10505">
        <w:fldChar w:fldCharType="begin">
          <w:fldData xml:space="preserve">PEVuZE5vdGU+PENpdGU+PEF1dGhvcj5BbmRlcmw8L0F1dGhvcj48WWVhcj4yMDAwPC9ZZWFyPjxS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</w:fldData>
        </w:fldChar>
      </w:r>
      <w:r w:rsidR="00A10505">
        <w:instrText xml:space="preserve"> ADDIN EN.CITE.DATA </w:instrText>
      </w:r>
      <w:r w:rsidR="00A10505">
        <w:fldChar w:fldCharType="end"/>
      </w:r>
      <w:r w:rsidR="00A10505">
        <w:fldChar w:fldCharType="separate"/>
      </w:r>
      <w:r w:rsidR="00A10505" w:rsidRPr="00A10505">
        <w:rPr>
          <w:noProof/>
          <w:vertAlign w:val="superscript"/>
        </w:rPr>
        <w:t>1-3</w:t>
      </w:r>
      <w:r w:rsidR="00A10505">
        <w:fldChar w:fldCharType="end"/>
      </w:r>
      <w:r w:rsidRPr="008B2B69">
        <w:t>. The filter was allowed to air dry before being incubated in a humidified chamber at 37</w:t>
      </w:r>
      <w:r w:rsidRPr="008B2B69">
        <w:rPr>
          <w:rFonts w:cs="Times New Roman"/>
        </w:rPr>
        <w:t xml:space="preserve">°C. Every 24h the filter membrane was transferred to a new PIA plate using sterile forceps. </w:t>
      </w:r>
    </w:p>
    <w:p w14:paraId="6234C41F" w14:textId="77777777" w:rsidR="0060686A" w:rsidRPr="008B2B69" w:rsidRDefault="0060686A" w:rsidP="00BE5DEC">
      <w:pPr>
        <w:rPr>
          <w:rFonts w:cs="Times New Roman"/>
        </w:rPr>
      </w:pPr>
      <w:r w:rsidRPr="008B2B69">
        <w:rPr>
          <w:rFonts w:cs="Times New Roman"/>
        </w:rPr>
        <w:lastRenderedPageBreak/>
        <w:t xml:space="preserve"> </w:t>
      </w:r>
    </w:p>
    <w:p w14:paraId="1D54D4D2" w14:textId="77777777" w:rsidR="0060686A" w:rsidRPr="008B2B69" w:rsidRDefault="0060686A" w:rsidP="00BE5DEC">
      <w:pPr>
        <w:rPr>
          <w:rFonts w:cs="Times New Roman"/>
          <w:b/>
        </w:rPr>
      </w:pPr>
      <w:r w:rsidRPr="008B2B69">
        <w:rPr>
          <w:rFonts w:cs="Times New Roman"/>
          <w:b/>
        </w:rPr>
        <w:t>Rheology theory</w:t>
      </w:r>
    </w:p>
    <w:p w14:paraId="5A7543EB" w14:textId="4AE1D62B" w:rsidR="0060686A" w:rsidRPr="008B2B69" w:rsidRDefault="0060686A" w:rsidP="00BE5DEC">
      <w:r w:rsidRPr="008B2B69">
        <w:t>For spinning disk measurements (excluding creep-recovery measurements) viscoelastic parameters of the biofilm are measured as stress, which is separated into two components depending if the phase angle (</w:t>
      </w:r>
      <w:r w:rsidRPr="008B2B69">
        <w:rPr>
          <w:rFonts w:cs="Times New Roman"/>
        </w:rPr>
        <w:t>δ</w:t>
      </w:r>
      <w:r w:rsidRPr="008B2B69">
        <w:t>) is in-phase or out-of-phase with the oscillation. The storage modulus (G’) is the component that is in-phase and describes the elasticity of the material, or the energy that is stored by the material. The loss modulus (G”) is the component that is out-of-phase and describes the viscosity of the material, or the energy that is lost. The storage (G’) and loss</w:t>
      </w:r>
      <w:r w:rsidR="00BE5DEC">
        <w:t xml:space="preserve"> (G”) moduli are described by Supplementary equations</w:t>
      </w:r>
      <w:r w:rsidRPr="008B2B69">
        <w:t xml:space="preserve"> </w:t>
      </w:r>
      <w:r w:rsidR="00223DAC">
        <w:t>(</w:t>
      </w:r>
      <w:r w:rsidRPr="008B2B69">
        <w:t>S1</w:t>
      </w:r>
      <w:r w:rsidR="00223DAC">
        <w:t>)</w:t>
      </w:r>
      <w:r w:rsidRPr="008B2B69">
        <w:t xml:space="preserve"> and </w:t>
      </w:r>
      <w:r w:rsidR="00223DAC">
        <w:t>(</w:t>
      </w:r>
      <w:r w:rsidRPr="008B2B69">
        <w:t>S2</w:t>
      </w:r>
      <w:r w:rsidR="00223DAC">
        <w:t>)</w:t>
      </w:r>
      <w:r w:rsidRPr="008B2B69">
        <w:t xml:space="preserve"> respectively </w:t>
      </w:r>
      <w:r w:rsidR="00310263">
        <w:fldChar w:fldCharType="begin"/>
      </w:r>
      <w:r w:rsidR="00310263">
        <w:instrText xml:space="preserve"> ADDIN EN.CITE &lt;EndNote&gt;&lt;Cite&gt;&lt;Author&gt;Ferry&lt;/Author&gt;&lt;Year&gt;1980&lt;/Year&gt;&lt;RecNum&gt;588&lt;/RecNum&gt;&lt;DisplayText&gt;&lt;style face="superscript"&gt;10&lt;/style&gt;&lt;/DisplayText&gt;&lt;record&gt;&lt;rec-number&gt;588&lt;/rec-number&gt;&lt;foreign-keys&gt;&lt;key app="EN" db-id="xp9s5rfstexpwceaa9gxaf9ow0tr2v22eded" timestamp="1490199013"&gt;588&lt;/key&gt;&lt;/foreign-keys&gt;&lt;ref-type name="Book"&gt;6&lt;/ref-type&gt;&lt;contributors&gt;&lt;authors&gt;&lt;author&gt;Ferry, John D&lt;/author&gt;&lt;/authors&gt;&lt;/contributors&gt;&lt;titles&gt;&lt;title&gt;Viscoelastic properties of polymers&lt;/title&gt;&lt;/titles&gt;&lt;dates&gt;&lt;year&gt;1980&lt;/year&gt;&lt;/dates&gt;&lt;publisher&gt;John Wiley &amp;amp; Sons&lt;/publisher&gt;&lt;isbn&gt;0471048941&lt;/isbn&gt;&lt;urls&gt;&lt;/urls&gt;&lt;/record&gt;&lt;/Cite&gt;&lt;/EndNote&gt;</w:instrText>
      </w:r>
      <w:r w:rsidR="00310263">
        <w:fldChar w:fldCharType="separate"/>
      </w:r>
      <w:r w:rsidR="00310263" w:rsidRPr="00310263">
        <w:rPr>
          <w:noProof/>
          <w:vertAlign w:val="superscript"/>
        </w:rPr>
        <w:t>10</w:t>
      </w:r>
      <w:r w:rsidR="00310263">
        <w:fldChar w:fldCharType="end"/>
      </w:r>
      <w:r w:rsidRPr="008B2B69">
        <w:t>:</w:t>
      </w:r>
    </w:p>
    <w:p w14:paraId="5FBB8116" w14:textId="074B869E" w:rsidR="0060686A" w:rsidRPr="008B2B69" w:rsidRDefault="00685BC2" w:rsidP="00BE5DEC">
      <m:oMathPara>
        <m:oMathParaPr>
          <m:jc m:val="left"/>
        </m:oMathParaPr>
        <m:oMath>
          <m:sSup>
            <m:sSupPr>
              <m:ctrlPr>
                <w:rPr>
                  <w:rFonts w:ascii="Cambria Math" w:hAnsi="Cambria Math" w:cs="Times New Roman"/>
                  <w:i/>
                  <w:sz w:val="22"/>
                  <w:szCs w:val="22"/>
                </w:rPr>
              </m:ctrlPr>
            </m:sSupPr>
            <m:e>
              <m:r>
                <w:rPr>
                  <w:rFonts w:ascii="Cambria Math" w:hAnsi="Cambria Math" w:cs="Times New Roman"/>
                  <w:sz w:val="22"/>
                  <w:szCs w:val="22"/>
                </w:rPr>
                <m:t>G</m:t>
              </m:r>
            </m:e>
            <m:sup>
              <m:r>
                <w:rPr>
                  <w:rFonts w:ascii="Cambria Math" w:hAnsi="Cambria Math" w:cs="Times New Roman"/>
                  <w:sz w:val="22"/>
                  <w:szCs w:val="22"/>
                </w:rPr>
                <m:t>'</m:t>
              </m:r>
            </m:sup>
          </m:sSup>
          <m:r>
            <w:rPr>
              <w:rFonts w:ascii="Cambria Math" w:hAnsi="Cambria Math" w:cs="Times New Roman"/>
              <w:sz w:val="22"/>
              <w:szCs w:val="22"/>
            </w:rPr>
            <m:t xml:space="preserve">= </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0</m:t>
                  </m:r>
                </m:sub>
              </m:sSub>
            </m:num>
            <m:den>
              <m:sSub>
                <m:sSubPr>
                  <m:ctrlPr>
                    <w:rPr>
                      <w:rFonts w:ascii="Cambria Math" w:hAnsi="Cambria Math" w:cs="Times New Roman"/>
                      <w:i/>
                      <w:sz w:val="22"/>
                      <w:szCs w:val="22"/>
                    </w:rPr>
                  </m:ctrlPr>
                </m:sSubPr>
                <m:e>
                  <m:r>
                    <w:rPr>
                      <w:rFonts w:ascii="Cambria Math" w:hAnsi="Cambria Math" w:cs="Times New Roman"/>
                      <w:sz w:val="22"/>
                      <w:szCs w:val="22"/>
                    </w:rPr>
                    <m:t>γ</m:t>
                  </m:r>
                </m:e>
                <m:sub>
                  <m:r>
                    <w:rPr>
                      <w:rFonts w:ascii="Cambria Math" w:hAnsi="Cambria Math" w:cs="Times New Roman"/>
                      <w:sz w:val="22"/>
                      <w:szCs w:val="22"/>
                    </w:rPr>
                    <m:t>0</m:t>
                  </m:r>
                </m:sub>
              </m:sSub>
            </m:den>
          </m:f>
          <m:r>
            <w:rPr>
              <w:rFonts w:ascii="Cambria Math" w:hAnsi="Cambria Math" w:cs="Times New Roman"/>
              <w:sz w:val="22"/>
              <w:szCs w:val="22"/>
            </w:rPr>
            <m:t xml:space="preserve"> cosδ          </m:t>
          </m:r>
          <m:r>
            <m:rPr>
              <m:sty m:val="p"/>
            </m:rPr>
            <w:rPr>
              <w:rFonts w:ascii="Cambria Math" w:hAnsi="Cambria Math" w:cs="Times New Roman"/>
              <w:sz w:val="22"/>
              <w:szCs w:val="22"/>
            </w:rPr>
            <m:t>(S</m:t>
          </m:r>
          <m:r>
            <w:rPr>
              <w:rFonts w:ascii="Cambria Math" w:hAnsi="Cambria Math" w:cs="Times New Roman"/>
              <w:sz w:val="22"/>
              <w:szCs w:val="22"/>
            </w:rPr>
            <m:t>1)</m:t>
          </m:r>
        </m:oMath>
      </m:oMathPara>
    </w:p>
    <w:p w14:paraId="3754065B" w14:textId="66C96461" w:rsidR="0060686A" w:rsidRPr="008B2B69" w:rsidRDefault="0060686A" w:rsidP="00BE5DEC">
      <m:oMathPara>
        <m:oMathParaPr>
          <m:jc m:val="left"/>
        </m:oMathParaPr>
        <m:oMath>
          <m:r>
            <w:rPr>
              <w:rFonts w:ascii="Cambria Math" w:hAnsi="Cambria Math"/>
              <w:sz w:val="22"/>
              <w:szCs w:val="22"/>
            </w:rPr>
            <m:t xml:space="preserve">G" =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0</m:t>
                  </m:r>
                </m:sub>
              </m:sSub>
            </m:num>
            <m:den>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0</m:t>
                  </m:r>
                </m:sub>
              </m:sSub>
            </m:den>
          </m:f>
          <m:r>
            <w:rPr>
              <w:rFonts w:ascii="Cambria Math" w:hAnsi="Cambria Math"/>
              <w:sz w:val="22"/>
              <w:szCs w:val="22"/>
            </w:rPr>
            <m:t xml:space="preserve"> sinδ          </m:t>
          </m:r>
          <m:r>
            <m:rPr>
              <m:sty m:val="p"/>
            </m:rPr>
            <w:rPr>
              <w:rFonts w:ascii="Cambria Math" w:hAnsi="Cambria Math"/>
              <w:sz w:val="22"/>
              <w:szCs w:val="22"/>
            </w:rPr>
            <m:t>(S</m:t>
          </m:r>
          <m:r>
            <w:rPr>
              <w:rFonts w:ascii="Cambria Math" w:hAnsi="Cambria Math"/>
              <w:sz w:val="22"/>
              <w:szCs w:val="22"/>
            </w:rPr>
            <m:t>2)</m:t>
          </m:r>
        </m:oMath>
      </m:oMathPara>
    </w:p>
    <w:p w14:paraId="2D8490F9" w14:textId="1BE9F076" w:rsidR="0060686A" w:rsidRPr="008B2B69" w:rsidRDefault="0060686A" w:rsidP="00BE5DEC">
      <w:r w:rsidRPr="008B2B69">
        <w:t xml:space="preserve">where </w:t>
      </w:r>
      <w:r w:rsidRPr="008B2B69">
        <w:rPr>
          <w:rFonts w:cs="Times New Roman"/>
        </w:rPr>
        <w:t>σ</w:t>
      </w:r>
      <w:r w:rsidRPr="008B2B69">
        <w:rPr>
          <w:vertAlign w:val="subscript"/>
        </w:rPr>
        <w:t>o</w:t>
      </w:r>
      <w:r w:rsidRPr="008B2B69">
        <w:t xml:space="preserve"> is the stress amplitude, </w:t>
      </w:r>
      <w:r w:rsidRPr="008B2B69">
        <w:rPr>
          <w:rFonts w:cs="Times New Roman"/>
        </w:rPr>
        <w:t>γ</w:t>
      </w:r>
      <w:r w:rsidRPr="008B2B69">
        <w:rPr>
          <w:vertAlign w:val="subscript"/>
        </w:rPr>
        <w:t>o</w:t>
      </w:r>
      <w:r w:rsidRPr="008B2B69">
        <w:t xml:space="preserve"> is the strain amplitude and </w:t>
      </w:r>
      <w:r w:rsidRPr="008B2B69">
        <w:rPr>
          <w:rFonts w:cs="Times New Roman"/>
        </w:rPr>
        <w:t>δ</w:t>
      </w:r>
      <w:r w:rsidRPr="008B2B69">
        <w:t xml:space="preserve"> is the phase angle. For ideal elastic materials </w:t>
      </w:r>
      <w:r w:rsidRPr="008B2B69">
        <w:rPr>
          <w:rFonts w:cs="Times New Roman"/>
        </w:rPr>
        <w:t>δ</w:t>
      </w:r>
      <w:r w:rsidRPr="008B2B69">
        <w:t xml:space="preserve">=0, that is completely in-phase. For ideal viscous materials </w:t>
      </w:r>
      <w:r w:rsidRPr="008B2B69">
        <w:rPr>
          <w:rFonts w:cs="Times New Roman"/>
        </w:rPr>
        <w:t>δ</w:t>
      </w:r>
      <w:r w:rsidRPr="008B2B69">
        <w:t>=90, that is the material deformation is 90</w:t>
      </w:r>
      <w:r w:rsidRPr="008B2B69">
        <w:rPr>
          <w:rFonts w:cs="Times New Roman"/>
        </w:rPr>
        <w:t>°</w:t>
      </w:r>
      <w:r w:rsidRPr="008B2B69">
        <w:t xml:space="preserve"> out-of-phase. For viscoelastic materials both the in-phase and out-of-phase contributions can be resolved and reported as storage (G’) and loss (G”) moduli. The relationship between these moduli for a material can be reported in terms of the ratio of the loss modulus (G”) to the storage modulus (G’) (or the tangent to the phase angle; tan</w:t>
      </w:r>
      <w:r w:rsidRPr="008B2B69">
        <w:rPr>
          <w:rFonts w:cs="Times New Roman"/>
        </w:rPr>
        <w:t>δ</w:t>
      </w:r>
      <w:r w:rsidRPr="008B2B69">
        <w:t xml:space="preserve">) and the complex modulus (G*) </w:t>
      </w:r>
      <w:r w:rsidRPr="008B2B69">
        <w:rPr>
          <w:rFonts w:cs="Times New Roman"/>
        </w:rPr>
        <w:t xml:space="preserve">which are described by </w:t>
      </w:r>
      <w:r w:rsidR="00FB2B69">
        <w:rPr>
          <w:rFonts w:cs="Times New Roman"/>
        </w:rPr>
        <w:t>Supplementary equations (</w:t>
      </w:r>
      <w:r w:rsidRPr="008B2B69">
        <w:rPr>
          <w:rFonts w:cs="Times New Roman"/>
        </w:rPr>
        <w:t>S3</w:t>
      </w:r>
      <w:r w:rsidR="00FB2B69">
        <w:rPr>
          <w:rFonts w:cs="Times New Roman"/>
        </w:rPr>
        <w:t>)</w:t>
      </w:r>
      <w:r w:rsidRPr="008B2B69">
        <w:rPr>
          <w:rFonts w:cs="Times New Roman"/>
        </w:rPr>
        <w:t xml:space="preserve"> and </w:t>
      </w:r>
      <w:r w:rsidR="00FB2B69">
        <w:rPr>
          <w:rFonts w:cs="Times New Roman"/>
        </w:rPr>
        <w:t>(</w:t>
      </w:r>
      <w:r w:rsidRPr="008B2B69">
        <w:rPr>
          <w:rFonts w:cs="Times New Roman"/>
        </w:rPr>
        <w:t>S4</w:t>
      </w:r>
      <w:r w:rsidR="00FB2B69">
        <w:rPr>
          <w:rFonts w:cs="Times New Roman"/>
        </w:rPr>
        <w:t>)</w:t>
      </w:r>
      <w:r w:rsidRPr="008B2B69">
        <w:rPr>
          <w:rFonts w:cs="Times New Roman"/>
        </w:rPr>
        <w:t xml:space="preserve"> respectively </w:t>
      </w:r>
      <w:r w:rsidR="00FB2B69">
        <w:rPr>
          <w:rFonts w:cs="Times New Roman"/>
        </w:rPr>
        <w:fldChar w:fldCharType="begin"/>
      </w:r>
      <w:r w:rsidR="00FB2B69">
        <w:rPr>
          <w:rFonts w:cs="Times New Roman"/>
        </w:rPr>
        <w:instrText xml:space="preserve"> ADDIN EN.CITE &lt;EndNote&gt;&lt;Cite&gt;&lt;Author&gt;Ferry&lt;/Author&gt;&lt;Year&gt;1980&lt;/Year&gt;&lt;RecNum&gt;588&lt;/RecNum&gt;&lt;DisplayText&gt;&lt;style face="superscript"&gt;10&lt;/style&gt;&lt;/DisplayText&gt;&lt;record&gt;&lt;rec-number&gt;588&lt;/rec-number&gt;&lt;foreign-keys&gt;&lt;key app="EN" db-id="xp9s5rfstexpwceaa9gxaf9ow0tr2v22eded" timestamp="1490199013"&gt;588&lt;/key&gt;&lt;/foreign-keys&gt;&lt;ref-type name="Book"&gt;6&lt;/ref-type&gt;&lt;contributors&gt;&lt;authors&gt;&lt;author&gt;Ferry, John D&lt;/author&gt;&lt;/authors&gt;&lt;/contributors&gt;&lt;titles&gt;&lt;title&gt;Viscoelastic properties of polymers&lt;/title&gt;&lt;/titles&gt;&lt;dates&gt;&lt;year&gt;1980&lt;/year&gt;&lt;/dates&gt;&lt;publisher&gt;John Wiley &amp;amp; Sons&lt;/publisher&gt;&lt;isbn&gt;0471048941&lt;/isbn&gt;&lt;urls&gt;&lt;/urls&gt;&lt;/record&gt;&lt;/Cite&gt;&lt;/EndNote&gt;</w:instrText>
      </w:r>
      <w:r w:rsidR="00FB2B69">
        <w:rPr>
          <w:rFonts w:cs="Times New Roman"/>
        </w:rPr>
        <w:fldChar w:fldCharType="separate"/>
      </w:r>
      <w:r w:rsidR="00FB2B69" w:rsidRPr="00FB2B69">
        <w:rPr>
          <w:rFonts w:cs="Times New Roman"/>
          <w:noProof/>
          <w:vertAlign w:val="superscript"/>
        </w:rPr>
        <w:t>10</w:t>
      </w:r>
      <w:r w:rsidR="00FB2B69">
        <w:rPr>
          <w:rFonts w:cs="Times New Roman"/>
        </w:rPr>
        <w:fldChar w:fldCharType="end"/>
      </w:r>
      <w:r w:rsidRPr="008B2B69">
        <w:rPr>
          <w:rFonts w:cs="Times New Roman"/>
        </w:rPr>
        <w:t>:</w:t>
      </w:r>
      <w:r w:rsidRPr="008B2B69">
        <w:t xml:space="preserve">    </w:t>
      </w:r>
    </w:p>
    <w:p w14:paraId="51BA77F9" w14:textId="55EDCECB" w:rsidR="0060686A" w:rsidRPr="008B2B69" w:rsidRDefault="0060686A" w:rsidP="00BE5DEC">
      <m:oMathPara>
        <m:oMathParaPr>
          <m:jc m:val="left"/>
        </m:oMathParaPr>
        <m:oMath>
          <m:r>
            <w:rPr>
              <w:rFonts w:ascii="Cambria Math" w:hAnsi="Cambria Math"/>
              <w:sz w:val="22"/>
              <w:szCs w:val="22"/>
            </w:rPr>
            <m:t xml:space="preserve">tanδ= </m:t>
          </m:r>
          <m:f>
            <m:fPr>
              <m:ctrlPr>
                <w:rPr>
                  <w:rFonts w:ascii="Cambria Math" w:hAnsi="Cambria Math"/>
                  <w:i/>
                  <w:sz w:val="22"/>
                  <w:szCs w:val="22"/>
                </w:rPr>
              </m:ctrlPr>
            </m:fPr>
            <m:num>
              <m:r>
                <w:rPr>
                  <w:rFonts w:ascii="Cambria Math" w:hAnsi="Cambria Math"/>
                  <w:sz w:val="22"/>
                  <w:szCs w:val="22"/>
                </w:rPr>
                <m:t>G"</m:t>
              </m:r>
            </m:num>
            <m:den>
              <m:r>
                <w:rPr>
                  <w:rFonts w:ascii="Cambria Math" w:hAnsi="Cambria Math"/>
                  <w:sz w:val="22"/>
                  <w:szCs w:val="22"/>
                </w:rPr>
                <m:t>G'</m:t>
              </m:r>
            </m:den>
          </m:f>
          <m:r>
            <w:rPr>
              <w:rFonts w:ascii="Cambria Math" w:hAnsi="Cambria Math"/>
              <w:sz w:val="22"/>
              <w:szCs w:val="22"/>
            </w:rPr>
            <m:t xml:space="preserve">                </m:t>
          </m:r>
          <m:r>
            <m:rPr>
              <m:sty m:val="p"/>
            </m:rPr>
            <w:rPr>
              <w:rFonts w:ascii="Cambria Math" w:hAnsi="Cambria Math"/>
              <w:sz w:val="22"/>
              <w:szCs w:val="22"/>
            </w:rPr>
            <m:t>(S</m:t>
          </m:r>
          <m:r>
            <w:rPr>
              <w:rFonts w:ascii="Cambria Math" w:hAnsi="Cambria Math"/>
              <w:sz w:val="22"/>
              <w:szCs w:val="22"/>
            </w:rPr>
            <m:t>3)</m:t>
          </m:r>
        </m:oMath>
      </m:oMathPara>
    </w:p>
    <w:p w14:paraId="79996B4A" w14:textId="25DC1186" w:rsidR="0060686A" w:rsidRPr="008B2B69" w:rsidRDefault="00685BC2" w:rsidP="00BE5DEC">
      <m:oMathPara>
        <m:oMathParaPr>
          <m:jc m:val="left"/>
        </m:oMathParaPr>
        <m:oMath>
          <m:sSup>
            <m:sSupPr>
              <m:ctrlPr>
                <w:rPr>
                  <w:rFonts w:ascii="Cambria Math" w:hAnsi="Cambria Math"/>
                  <w:i/>
                  <w:sz w:val="22"/>
                  <w:szCs w:val="22"/>
                </w:rPr>
              </m:ctrlPr>
            </m:sSupPr>
            <m:e>
              <m:r>
                <w:rPr>
                  <w:rFonts w:ascii="Cambria Math" w:hAnsi="Cambria Math"/>
                  <w:sz w:val="22"/>
                  <w:szCs w:val="22"/>
                </w:rPr>
                <m:t>G</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G</m:t>
              </m:r>
            </m:e>
            <m:sup>
              <m:r>
                <w:rPr>
                  <w:rFonts w:ascii="Cambria Math" w:hAnsi="Cambria Math"/>
                  <w:sz w:val="22"/>
                  <w:szCs w:val="22"/>
                </w:rPr>
                <m:t>'</m:t>
              </m:r>
            </m:sup>
          </m:sSup>
          <m:r>
            <w:rPr>
              <w:rFonts w:ascii="Cambria Math" w:hAnsi="Cambria Math"/>
              <w:sz w:val="22"/>
              <w:szCs w:val="22"/>
            </w:rPr>
            <m:t xml:space="preserve">+ iG"          </m:t>
          </m:r>
          <m:r>
            <m:rPr>
              <m:sty m:val="p"/>
            </m:rPr>
            <w:rPr>
              <w:rFonts w:ascii="Cambria Math" w:hAnsi="Cambria Math"/>
              <w:sz w:val="22"/>
              <w:szCs w:val="22"/>
            </w:rPr>
            <m:t>(S</m:t>
          </m:r>
          <m:r>
            <w:rPr>
              <w:rFonts w:ascii="Cambria Math" w:hAnsi="Cambria Math"/>
              <w:sz w:val="22"/>
              <w:szCs w:val="22"/>
            </w:rPr>
            <m:t>4)</m:t>
          </m:r>
        </m:oMath>
      </m:oMathPara>
    </w:p>
    <w:p w14:paraId="0DB5DBF0" w14:textId="77777777" w:rsidR="0060686A" w:rsidRPr="008B2B69" w:rsidRDefault="0060686A" w:rsidP="00BE5DEC">
      <w:pPr>
        <w:rPr>
          <w:rFonts w:cs="Times New Roman"/>
        </w:rPr>
      </w:pPr>
      <w:r w:rsidRPr="008B2B69">
        <w:t xml:space="preserve">where </w:t>
      </w:r>
      <w:r w:rsidRPr="008B2B69">
        <w:rPr>
          <w:i/>
        </w:rPr>
        <w:t xml:space="preserve">i </w:t>
      </w:r>
      <w:r w:rsidRPr="008B2B69">
        <w:t xml:space="preserve">is  </w:t>
      </w:r>
      <m:oMath>
        <m:rad>
          <m:radPr>
            <m:degHide m:val="1"/>
            <m:ctrlPr>
              <w:rPr>
                <w:rFonts w:ascii="Cambria Math" w:hAnsi="Cambria Math"/>
                <w:i/>
              </w:rPr>
            </m:ctrlPr>
          </m:radPr>
          <m:deg/>
          <m:e>
            <m:r>
              <w:rPr>
                <w:rFonts w:ascii="Cambria Math" w:hAnsi="Cambria Math"/>
              </w:rPr>
              <m:t>-1</m:t>
            </m:r>
          </m:e>
        </m:rad>
      </m:oMath>
      <w:r w:rsidRPr="008B2B69">
        <w:t xml:space="preserve">. </w:t>
      </w:r>
    </w:p>
    <w:p w14:paraId="14C348F4" w14:textId="77777777" w:rsidR="0060686A" w:rsidRPr="008B2B69" w:rsidRDefault="0060686A" w:rsidP="00BE5DEC">
      <w:pPr>
        <w:rPr>
          <w:b/>
        </w:rPr>
      </w:pPr>
    </w:p>
    <w:p w14:paraId="22D2660D" w14:textId="77777777" w:rsidR="0060686A" w:rsidRPr="008B2B69" w:rsidRDefault="0060686A" w:rsidP="00BE5DEC">
      <w:pPr>
        <w:rPr>
          <w:b/>
        </w:rPr>
      </w:pPr>
      <w:r w:rsidRPr="008B2B69">
        <w:rPr>
          <w:b/>
        </w:rPr>
        <w:t>Rheometry analysis</w:t>
      </w:r>
    </w:p>
    <w:p w14:paraId="7CA1B70B" w14:textId="77777777" w:rsidR="0060686A" w:rsidRPr="008B2B69" w:rsidRDefault="0060686A" w:rsidP="00BE5DEC">
      <w:pPr>
        <w:rPr>
          <w:u w:val="single"/>
        </w:rPr>
      </w:pPr>
      <w:r w:rsidRPr="008B2B69">
        <w:rPr>
          <w:u w:val="single"/>
        </w:rPr>
        <w:t>Rheometer apparatus</w:t>
      </w:r>
    </w:p>
    <w:p w14:paraId="62F81548" w14:textId="77777777" w:rsidR="0060686A" w:rsidRPr="008B2B69" w:rsidRDefault="0060686A" w:rsidP="00BE5DEC">
      <w:pPr>
        <w:rPr>
          <w:rFonts w:cs="Times New Roman"/>
        </w:rPr>
      </w:pPr>
      <w:r w:rsidRPr="008B2B69">
        <w:rPr>
          <w:rFonts w:cs="Times New Roman"/>
        </w:rPr>
        <w:t>A TA Instruments Discovery Hybrid Rheometer-2 (HR-2) with the Peltier plate connected to a heat exchanger (TA Instruments) for environmental control was used for all rheological measurements. Where specified the rheometer was fitted with either a 8mm or 25mm-sand blasted Smart Swap parallel plate geometry. For rheological measurements the Peltier plate was covered with a moist Kimwipe to prevent the colony-biofilms from dehydrating during testing. Rheology measurements were performed at 25°C. TRIOS v4 (Discovery HR TA instruments) software was used.</w:t>
      </w:r>
    </w:p>
    <w:p w14:paraId="625567C3" w14:textId="77777777" w:rsidR="0060686A" w:rsidRPr="008B2B69" w:rsidRDefault="0060686A" w:rsidP="00BE5DEC">
      <w:pPr>
        <w:rPr>
          <w:b/>
        </w:rPr>
      </w:pPr>
    </w:p>
    <w:p w14:paraId="017A804E" w14:textId="77777777" w:rsidR="0060686A" w:rsidRPr="008B2B69" w:rsidRDefault="0060686A" w:rsidP="00BE5DEC">
      <w:pPr>
        <w:rPr>
          <w:rFonts w:cs="Times New Roman"/>
          <w:u w:val="single"/>
        </w:rPr>
      </w:pPr>
      <w:r w:rsidRPr="008B2B69">
        <w:rPr>
          <w:u w:val="single"/>
        </w:rPr>
        <w:t>Spinning disk measurements</w:t>
      </w:r>
      <w:r w:rsidRPr="008B2B69">
        <w:rPr>
          <w:rFonts w:cs="Times New Roman"/>
          <w:u w:val="single"/>
        </w:rPr>
        <w:t xml:space="preserve">   </w:t>
      </w:r>
    </w:p>
    <w:p w14:paraId="5398E95B" w14:textId="66DE9667" w:rsidR="0060686A" w:rsidRPr="008B2B69" w:rsidRDefault="0060686A" w:rsidP="00BE5DEC">
      <w:pPr>
        <w:rPr>
          <w:rFonts w:cs="Times New Roman"/>
        </w:rPr>
      </w:pPr>
      <w:r w:rsidRPr="008B2B69">
        <w:rPr>
          <w:rFonts w:cs="Times New Roman"/>
        </w:rPr>
        <w:t>Strain sweeps were performed to determine the linear viscoelastic region (LVR) and a stress (σ) value that was within this region ac</w:t>
      </w:r>
      <w:r w:rsidR="00FB2B69">
        <w:rPr>
          <w:rFonts w:cs="Times New Roman"/>
        </w:rPr>
        <w:t>ross all colony-biofilms (Supplementary Fig. S5</w:t>
      </w:r>
      <w:r w:rsidRPr="008B2B69">
        <w:rPr>
          <w:rFonts w:cs="Times New Roman"/>
        </w:rPr>
        <w:t>). Using values within the LVR permits analysis of the biofilm without disruption to the mechanical integrity of the biofilm. Strain sweep measurements were performed by incrementing the strain (γ) from 0.01-100% at an oscillation frequency of 1Hz. The LVR was determined for each biofilm (</w:t>
      </w:r>
      <w:r w:rsidR="00FB2B69">
        <w:rPr>
          <w:rFonts w:cs="Times New Roman"/>
        </w:rPr>
        <w:t xml:space="preserve">Supplementary </w:t>
      </w:r>
      <w:r w:rsidRPr="008B2B69">
        <w:rPr>
          <w:rFonts w:cs="Times New Roman"/>
        </w:rPr>
        <w:t>Fig</w:t>
      </w:r>
      <w:r w:rsidR="00FB2B69">
        <w:rPr>
          <w:rFonts w:cs="Times New Roman"/>
        </w:rPr>
        <w:t>. S5A</w:t>
      </w:r>
      <w:r w:rsidRPr="008B2B69">
        <w:rPr>
          <w:rFonts w:cs="Times New Roman"/>
        </w:rPr>
        <w:t>; dotted black lines). A stress (σ) value of 0.5Pa was determined to be within the LVR for all colony-biofilms (</w:t>
      </w:r>
      <w:r w:rsidR="00FB2B69">
        <w:rPr>
          <w:rFonts w:cs="Times New Roman"/>
        </w:rPr>
        <w:t xml:space="preserve">Supplementary </w:t>
      </w:r>
      <w:r w:rsidRPr="008B2B69">
        <w:rPr>
          <w:rFonts w:cs="Times New Roman"/>
        </w:rPr>
        <w:t>Fig</w:t>
      </w:r>
      <w:r w:rsidR="00FB2B69">
        <w:rPr>
          <w:rFonts w:cs="Times New Roman"/>
        </w:rPr>
        <w:t>. S5B</w:t>
      </w:r>
      <w:r w:rsidRPr="008B2B69">
        <w:rPr>
          <w:rFonts w:cs="Times New Roman"/>
        </w:rPr>
        <w:t>; dotted black line). A stress (σ) of 0.5Pa was also determined to be within the LVR from stress sweeps (</w:t>
      </w:r>
      <w:r w:rsidR="00FB2B69">
        <w:rPr>
          <w:rFonts w:cs="Times New Roman"/>
        </w:rPr>
        <w:t xml:space="preserve">Supplementary </w:t>
      </w:r>
      <w:r w:rsidRPr="008B2B69">
        <w:rPr>
          <w:rFonts w:cs="Times New Roman"/>
        </w:rPr>
        <w:t>Fig</w:t>
      </w:r>
      <w:r w:rsidR="00FB2B69">
        <w:rPr>
          <w:rFonts w:cs="Times New Roman"/>
        </w:rPr>
        <w:t>. S1</w:t>
      </w:r>
      <w:r w:rsidRPr="008B2B69">
        <w:rPr>
          <w:rFonts w:cs="Times New Roman"/>
        </w:rPr>
        <w:t>). This value was used in subsequent tests.</w:t>
      </w:r>
    </w:p>
    <w:p w14:paraId="18628617" w14:textId="77777777" w:rsidR="0060686A" w:rsidRPr="008B2B69" w:rsidRDefault="0060686A" w:rsidP="00BE5DEC">
      <w:pPr>
        <w:rPr>
          <w:rFonts w:cs="Times New Roman"/>
          <w:b/>
        </w:rPr>
      </w:pPr>
    </w:p>
    <w:p w14:paraId="16BEE2AB" w14:textId="77777777" w:rsidR="0060686A" w:rsidRPr="008B2B69" w:rsidRDefault="0060686A" w:rsidP="00BE5DEC">
      <w:pPr>
        <w:rPr>
          <w:rFonts w:cs="Times New Roman"/>
          <w:b/>
        </w:rPr>
      </w:pPr>
      <w:r w:rsidRPr="008B2B69">
        <w:rPr>
          <w:rFonts w:cs="Times New Roman"/>
          <w:b/>
        </w:rPr>
        <w:t>Lawn-biofilms and rheological analysis</w:t>
      </w:r>
    </w:p>
    <w:p w14:paraId="340A8A72" w14:textId="77777777" w:rsidR="0060686A" w:rsidRPr="008B2B69" w:rsidRDefault="0060686A" w:rsidP="00BE5DEC">
      <w:r w:rsidRPr="008B2B69">
        <w:t>Overnight LBNS cultures was diluted to OD</w:t>
      </w:r>
      <w:r w:rsidRPr="008B2B69">
        <w:rPr>
          <w:vertAlign w:val="subscript"/>
        </w:rPr>
        <w:t>600nm</w:t>
      </w:r>
      <w:r w:rsidRPr="008B2B69">
        <w:t xml:space="preserve"> 0.1 and 200</w:t>
      </w:r>
      <w:r w:rsidRPr="008B2B69">
        <w:rPr>
          <w:rFonts w:cs="Times New Roman"/>
        </w:rPr>
        <w:t>μ</w:t>
      </w:r>
      <w:r w:rsidRPr="008B2B69">
        <w:t>L was spread plated onto PIA plates and incubated 24h at 37</w:t>
      </w:r>
      <w:r w:rsidRPr="008B2B69">
        <w:rPr>
          <w:rFonts w:cs="Times New Roman"/>
        </w:rPr>
        <w:t>°</w:t>
      </w:r>
      <w:r w:rsidRPr="008B2B69">
        <w:t xml:space="preserve">C. Biofilm was then scraped off the agar and transferred directly to the Peltier plate of the rheometer. </w:t>
      </w:r>
    </w:p>
    <w:p w14:paraId="136E0677" w14:textId="77777777" w:rsidR="0060686A" w:rsidRPr="008B2B69" w:rsidRDefault="0060686A" w:rsidP="00BE5DEC"/>
    <w:p w14:paraId="7EFACEE8" w14:textId="77777777" w:rsidR="0060686A" w:rsidRPr="008B2B69" w:rsidRDefault="0060686A" w:rsidP="00BE5DEC">
      <w:r w:rsidRPr="008B2B69">
        <w:t>For rheological analysis biomass from 5 plates for WT and RSCV were combined for each replicate in order to have enough sample for analysis. Enough biomass of mucoid</w:t>
      </w:r>
      <w:r w:rsidRPr="008B2B69">
        <w:rPr>
          <w:i/>
        </w:rPr>
        <w:t xml:space="preserve"> </w:t>
      </w:r>
      <w:r w:rsidRPr="008B2B69">
        <w:t>lawn-biofilms was obtained from 1 plate. Rheological analyses were performed as previously described with the exception that the trimming gap was set to 500</w:t>
      </w:r>
      <w:r w:rsidRPr="008B2B69">
        <w:rPr>
          <w:rFonts w:cs="Times New Roman"/>
        </w:rPr>
        <w:t>μ</w:t>
      </w:r>
      <w:r w:rsidRPr="008B2B69">
        <w:t>m and that stress sweeps were performed by incrementing the stress (</w:t>
      </w:r>
      <w:r w:rsidRPr="008B2B69">
        <w:rPr>
          <w:rFonts w:cs="Times New Roman"/>
        </w:rPr>
        <w:t>σ</w:t>
      </w:r>
      <w:r w:rsidRPr="008B2B69">
        <w:t>) from 0.01-1000Pa.</w:t>
      </w:r>
    </w:p>
    <w:p w14:paraId="76E085A7" w14:textId="77777777" w:rsidR="0060686A" w:rsidRPr="008B2B69" w:rsidRDefault="0060686A" w:rsidP="00BE5DEC"/>
    <w:p w14:paraId="1E743CC0" w14:textId="77777777" w:rsidR="0060686A" w:rsidRPr="008B2B69" w:rsidRDefault="0060686A" w:rsidP="00BE5DEC">
      <w:pPr>
        <w:rPr>
          <w:rFonts w:cs="Times New Roman"/>
          <w:b/>
        </w:rPr>
      </w:pPr>
      <w:r w:rsidRPr="008B2B69">
        <w:rPr>
          <w:rFonts w:cs="Times New Roman"/>
          <w:b/>
        </w:rPr>
        <w:t>Supplementary Results and Discussion</w:t>
      </w:r>
    </w:p>
    <w:p w14:paraId="6C4B4692" w14:textId="77777777" w:rsidR="0060686A" w:rsidRPr="008B2B69" w:rsidRDefault="0060686A" w:rsidP="00BE5DEC">
      <w:pPr>
        <w:rPr>
          <w:rFonts w:cs="Times New Roman"/>
          <w:b/>
        </w:rPr>
      </w:pPr>
      <w:r w:rsidRPr="008B2B69">
        <w:rPr>
          <w:rFonts w:cs="Times New Roman"/>
          <w:b/>
        </w:rPr>
        <w:t xml:space="preserve">Scraped </w:t>
      </w:r>
      <w:r w:rsidRPr="008B2B69">
        <w:rPr>
          <w:rFonts w:cs="Times New Roman"/>
          <w:b/>
          <w:i/>
        </w:rPr>
        <w:t>P. aeruginosa</w:t>
      </w:r>
      <w:r w:rsidRPr="008B2B69">
        <w:rPr>
          <w:rFonts w:cs="Times New Roman"/>
          <w:b/>
        </w:rPr>
        <w:t xml:space="preserve"> lawn-biofilms have different rheological properties compared to filter colony-biofilms</w:t>
      </w:r>
    </w:p>
    <w:p w14:paraId="1EDF516B" w14:textId="66DC91FF" w:rsidR="0060686A" w:rsidRPr="008B2B69" w:rsidRDefault="0060686A" w:rsidP="00BE5DEC">
      <w:r w:rsidRPr="008B2B69">
        <w:t xml:space="preserve">It has previously been identified that RSCV scraped lawn-biofilms were tougher and more elastic compared to the parent strain </w:t>
      </w:r>
      <w:r w:rsidR="00FB2B69">
        <w:fldChar w:fldCharType="begin"/>
      </w:r>
      <w:r w:rsidR="00FB2B69">
        <w:instrText xml:space="preserve"> ADDIN EN.CITE &lt;EndNote&gt;&lt;Cite&gt;&lt;Author&gt;Kovach&lt;/Author&gt;&lt;Year&gt;2017&lt;/Year&gt;&lt;RecNum&gt;490&lt;/RecNum&gt;&lt;DisplayText&gt;&lt;style face="superscript"&gt;5&lt;/style&gt;&lt;/DisplayText&gt;&lt;record&gt;&lt;rec-number&gt;490&lt;/rec-number&gt;&lt;foreign-keys&gt;&lt;key app="EN" db-id="xp9s5rfstexpwceaa9gxaf9ow0tr2v22eded" timestamp="1486044146"&gt;490&lt;/key&gt;&lt;/foreign-keys&gt;&lt;ref-type name="Journal Article"&gt;17&lt;/ref-type&gt;&lt;contributors&gt;&lt;authors&gt;&lt;author&gt;Kovach, Kristin&lt;/author&gt;&lt;author&gt;Davis-Fields, Megan&lt;/author&gt;&lt;author&gt;Irie, Yasuhiko&lt;/author&gt;&lt;author&gt;Jain, Kanishk&lt;/author&gt;&lt;author&gt;Doorwar, Shashvat&lt;/author&gt;&lt;author&gt;Vuong, Katherine&lt;/author&gt;&lt;author&gt;Dhamani, Numa&lt;/author&gt;&lt;author&gt;Mohanty, Kishore&lt;/author&gt;&lt;author&gt;Touhami, Ahmed&lt;/author&gt;&lt;author&gt;Gordon, Vernita D&lt;/author&gt;&lt;/authors&gt;&lt;/contributors&gt;&lt;titles&gt;&lt;title&gt;Evolutionary adaptations of biofilms infecting cystic fibrosis lungs promote mechanical toughness by adjusting polysaccharide production&lt;/title&gt;&lt;secondary-title&gt;npj Biofilms and Microbiomes&lt;/secondary-title&gt;&lt;/titles&gt;&lt;periodical&gt;&lt;full-title&gt;npj Biofilms and Microbiomes&lt;/full-title&gt;&lt;/periodical&gt;&lt;pages&gt;1&lt;/pages&gt;&lt;volume&gt;3&lt;/volume&gt;&lt;number&gt;1&lt;/number&gt;&lt;dates&gt;&lt;year&gt;2017&lt;/year&gt;&lt;/dates&gt;&lt;isbn&gt;2055-5008&lt;/isbn&gt;&lt;urls&gt;&lt;/urls&gt;&lt;/record&gt;&lt;/Cite&gt;&lt;/EndNote&gt;</w:instrText>
      </w:r>
      <w:r w:rsidR="00FB2B69">
        <w:fldChar w:fldCharType="separate"/>
      </w:r>
      <w:r w:rsidR="00FB2B69" w:rsidRPr="00FB2B69">
        <w:rPr>
          <w:noProof/>
          <w:vertAlign w:val="superscript"/>
        </w:rPr>
        <w:t>5</w:t>
      </w:r>
      <w:r w:rsidR="00FB2B69">
        <w:fldChar w:fldCharType="end"/>
      </w:r>
      <w:r w:rsidRPr="008B2B69">
        <w:t xml:space="preserve">. This is contrary to what </w:t>
      </w:r>
      <w:r w:rsidR="00FB2B69">
        <w:t xml:space="preserve">was </w:t>
      </w:r>
      <w:r w:rsidRPr="008B2B69">
        <w:t>observed here, where the biophysical properties of WT and RSCV colony-biofilms were relatively similar. To determine if these differences were due to the analysis of different biofilm types, scraped lawn-biofilms versus colony-biofilms, we performed stress sweeps (</w:t>
      </w:r>
      <w:r w:rsidR="00FB2B69">
        <w:t xml:space="preserve">Supplementary </w:t>
      </w:r>
      <w:r w:rsidRPr="008B2B69">
        <w:t>Fig</w:t>
      </w:r>
      <w:r w:rsidR="00FB2B69">
        <w:t>. S2</w:t>
      </w:r>
      <w:r w:rsidRPr="008B2B69">
        <w:t>A) and frequency sweeps (</w:t>
      </w:r>
      <w:r w:rsidR="00FB2B69">
        <w:t xml:space="preserve">Supplementary </w:t>
      </w:r>
      <w:r w:rsidRPr="008B2B69">
        <w:t>Fig</w:t>
      </w:r>
      <w:r w:rsidR="00FB2B69">
        <w:t>. S3</w:t>
      </w:r>
      <w:r w:rsidRPr="008B2B69">
        <w:t xml:space="preserve">) on 24h WT, RSCV and mucoid scraped lawn-biofilms. </w:t>
      </w:r>
    </w:p>
    <w:p w14:paraId="78432B71" w14:textId="77777777" w:rsidR="0060686A" w:rsidRPr="008B2B69" w:rsidRDefault="0060686A" w:rsidP="00BE5DEC"/>
    <w:p w14:paraId="43E68962" w14:textId="603C1052" w:rsidR="0060686A" w:rsidRPr="008B2B69" w:rsidRDefault="0060686A" w:rsidP="00BE5DEC">
      <w:pPr>
        <w:rPr>
          <w:b/>
        </w:rPr>
      </w:pPr>
      <w:r w:rsidRPr="008B2B69">
        <w:t>The yield stress (</w:t>
      </w:r>
      <w:r w:rsidRPr="008B2B69">
        <w:rPr>
          <w:rFonts w:cs="Times New Roman"/>
        </w:rPr>
        <w:t>σ</w:t>
      </w:r>
      <w:r w:rsidRPr="008B2B69">
        <w:rPr>
          <w:vertAlign w:val="subscript"/>
        </w:rPr>
        <w:t>y</w:t>
      </w:r>
      <w:r w:rsidRPr="008B2B69">
        <w:t>) of the scraped lawn-biofilms was determined from stress sweeps, as for the colony-biofilms. This revealed that the scraped lawn-biofilms were significantly stronger than their colony-biofilm counterparts for all three strains, with each showing a greater yield stress (Fig</w:t>
      </w:r>
      <w:r w:rsidR="00FB2B69">
        <w:t>.</w:t>
      </w:r>
      <w:r w:rsidRPr="008B2B69">
        <w:t xml:space="preserve"> 4, </w:t>
      </w:r>
      <w:r w:rsidR="00FB2B69">
        <w:t>Supplementary Fig. S2</w:t>
      </w:r>
      <w:r w:rsidRPr="008B2B69">
        <w:t>B). However, despite this the yield stress of WT and RSCV scraped lawn-biofilms were similar (</w:t>
      </w:r>
      <w:r w:rsidR="00FB2B69">
        <w:t xml:space="preserve">Supplementary </w:t>
      </w:r>
      <w:r w:rsidRPr="008B2B69">
        <w:t>Fig</w:t>
      </w:r>
      <w:r w:rsidR="00FB2B69">
        <w:t>. S2</w:t>
      </w:r>
      <w:r w:rsidRPr="008B2B69">
        <w:t>B). Furthermore, the yield stress of m</w:t>
      </w:r>
      <w:r w:rsidR="00FB2B69">
        <w:t>ucoid scraped lawn-biofilms was</w:t>
      </w:r>
      <w:r w:rsidRPr="008B2B69">
        <w:t xml:space="preserve"> similar to WT (</w:t>
      </w:r>
      <w:r w:rsidR="00FB2B69">
        <w:t xml:space="preserve">Supplementary </w:t>
      </w:r>
      <w:r w:rsidRPr="008B2B69">
        <w:t>Fig</w:t>
      </w:r>
      <w:r w:rsidR="00FB2B69">
        <w:t>. S2</w:t>
      </w:r>
      <w:r w:rsidRPr="008B2B69">
        <w:t>B), which was not observed for the colony-biofilms (Fig</w:t>
      </w:r>
      <w:r w:rsidR="00FB2B69">
        <w:t>.</w:t>
      </w:r>
      <w:r w:rsidRPr="008B2B69">
        <w:t xml:space="preserve"> 4). </w:t>
      </w:r>
    </w:p>
    <w:p w14:paraId="7E314DD6" w14:textId="77777777" w:rsidR="0060686A" w:rsidRPr="008B2B69" w:rsidRDefault="0060686A" w:rsidP="00BE5DEC">
      <w:pPr>
        <w:rPr>
          <w:b/>
        </w:rPr>
      </w:pPr>
    </w:p>
    <w:p w14:paraId="448417C2" w14:textId="0C2BA35A" w:rsidR="0060686A" w:rsidRPr="008B2B69" w:rsidRDefault="0060686A" w:rsidP="00BE5DEC">
      <w:r w:rsidRPr="008B2B69">
        <w:t>Likewise the viscoelastic profiles of scraped lawn-biofilms (</w:t>
      </w:r>
      <w:r w:rsidR="00FB2B69">
        <w:t xml:space="preserve">Supplementary </w:t>
      </w:r>
      <w:r w:rsidRPr="008B2B69">
        <w:t>Fig</w:t>
      </w:r>
      <w:r w:rsidR="00FB2B69">
        <w:t>. S3</w:t>
      </w:r>
      <w:r w:rsidRPr="008B2B69">
        <w:t>) were different compared to their colony-biofilm counterparts (Fig</w:t>
      </w:r>
      <w:r w:rsidR="00FB2B69">
        <w:t>.</w:t>
      </w:r>
      <w:r w:rsidRPr="008B2B69">
        <w:t xml:space="preserve"> 6). While displaying gel properties, both WT and RSCV scraped lawn-biofilms showed more elastic dominant </w:t>
      </w:r>
      <w:r w:rsidR="0031274D">
        <w:t>behaviour</w:t>
      </w:r>
      <w:r w:rsidRPr="008B2B69">
        <w:t>, with the storage modulus (G’) plateau greater in magnitude than that for the colony-biofilms (Fig</w:t>
      </w:r>
      <w:r w:rsidR="00FB2B69">
        <w:t>.</w:t>
      </w:r>
      <w:r w:rsidRPr="008B2B69">
        <w:t xml:space="preserve"> 6, </w:t>
      </w:r>
      <w:r w:rsidR="00FB2B69">
        <w:t>Supplementary Fig. S3</w:t>
      </w:r>
      <w:r w:rsidRPr="008B2B69">
        <w:t xml:space="preserve">). Mucoid scraped lawn-biofilms displayed </w:t>
      </w:r>
      <w:r w:rsidR="00DE2A7F">
        <w:t>viscoelastic</w:t>
      </w:r>
      <w:r w:rsidR="00A94D62">
        <w:t xml:space="preserve"> cross</w:t>
      </w:r>
      <w:r w:rsidR="00DE2A7F">
        <w:t xml:space="preserve">over </w:t>
      </w:r>
      <w:r w:rsidR="0031274D">
        <w:t>behaviour</w:t>
      </w:r>
      <w:r w:rsidRPr="008B2B69">
        <w:t xml:space="preserve"> (</w:t>
      </w:r>
      <w:r w:rsidR="00DE2A7F">
        <w:t xml:space="preserve">Supplementary </w:t>
      </w:r>
      <w:r w:rsidRPr="008B2B69">
        <w:t>Fig</w:t>
      </w:r>
      <w:r w:rsidR="00DE2A7F">
        <w:t>. S3</w:t>
      </w:r>
      <w:r w:rsidRPr="008B2B69">
        <w:t>), similar t</w:t>
      </w:r>
      <w:r w:rsidR="00DE2A7F">
        <w:t>o 4-d and 6-d colony-</w:t>
      </w:r>
      <w:r w:rsidRPr="008B2B69">
        <w:t>biofilms (Fig</w:t>
      </w:r>
      <w:r w:rsidR="00DE2A7F">
        <w:t>.</w:t>
      </w:r>
      <w:r w:rsidRPr="008B2B69">
        <w:t xml:space="preserve"> 6C). However, the storage modulus (G’) at higher frequencies was greater than that for 4-d and 6-d colony-biofilms (Fig</w:t>
      </w:r>
      <w:r w:rsidR="00DE2A7F">
        <w:t>.</w:t>
      </w:r>
      <w:r w:rsidRPr="008B2B69">
        <w:t xml:space="preserve"> 6C, </w:t>
      </w:r>
      <w:r w:rsidR="00DE2A7F">
        <w:t xml:space="preserve">Supplementary </w:t>
      </w:r>
      <w:r w:rsidRPr="008B2B69">
        <w:t>Fig</w:t>
      </w:r>
      <w:r w:rsidR="00DE2A7F">
        <w:t>. S3</w:t>
      </w:r>
      <w:r w:rsidRPr="008B2B69">
        <w:t>)</w:t>
      </w:r>
      <w:r w:rsidR="00DE2A7F">
        <w:t>.</w:t>
      </w:r>
      <w:r w:rsidRPr="008B2B69">
        <w:t xml:space="preserve"> </w:t>
      </w:r>
    </w:p>
    <w:p w14:paraId="1A9041A0" w14:textId="77777777" w:rsidR="0060686A" w:rsidRPr="008B2B69" w:rsidRDefault="0060686A" w:rsidP="00BE5DEC"/>
    <w:p w14:paraId="2B3249EE" w14:textId="1BC927C7" w:rsidR="0060686A" w:rsidRPr="008B2B69" w:rsidRDefault="0060686A" w:rsidP="00BE5DEC">
      <w:r w:rsidRPr="008B2B69">
        <w:t xml:space="preserve">Together this indicates that </w:t>
      </w:r>
      <w:r w:rsidRPr="008B2B69">
        <w:rPr>
          <w:i/>
        </w:rPr>
        <w:t>P. aeruginosa</w:t>
      </w:r>
      <w:r w:rsidRPr="008B2B69">
        <w:t xml:space="preserve"> scraped lawn-biofilms and colony-biofilms display different rheological properties. We predict this is due to scraping disrupting the structure of the biofilm, inducing altered or artificial biophysical </w:t>
      </w:r>
      <w:r w:rsidR="0031274D">
        <w:t>behaviour</w:t>
      </w:r>
      <w:r w:rsidRPr="008B2B69">
        <w:t xml:space="preserve">. </w:t>
      </w:r>
      <w:r w:rsidRPr="008B2B69">
        <w:rPr>
          <w:i/>
        </w:rPr>
        <w:t>P. aeruginosa</w:t>
      </w:r>
      <w:r w:rsidRPr="008B2B69">
        <w:t xml:space="preserve"> colony-biofilms show stratification of protein synthesis </w:t>
      </w:r>
      <w:r w:rsidR="00DE2A7F">
        <w:fldChar w:fldCharType="begin"/>
      </w:r>
      <w:r w:rsidR="00DE2A7F">
        <w:instrText xml:space="preserve"> ADDIN EN.CITE &lt;EndNote&gt;&lt;Cite&gt;&lt;Author&gt;Walters&lt;/Author&gt;&lt;Year&gt;2003&lt;/Year&gt;&lt;RecNum&gt;78&lt;/RecNum&gt;&lt;DisplayText&gt;&lt;style face="superscript"&gt;2&lt;/style&gt;&lt;/DisplayText&gt;&lt;record&gt;&lt;rec-number&gt;78&lt;/rec-number&gt;&lt;foreign-keys&gt;&lt;key app="EN" db-id="xp9s5rfstexpwceaa9gxaf9ow0tr2v22eded" timestamp="1452267352"&gt;78&lt;/key&gt;&lt;/foreign-keys&gt;&lt;ref-type name="Journal Article"&gt;17&lt;/ref-type&gt;&lt;contributors&gt;&lt;authors&gt;&lt;author&gt;Walters, Marshall C&lt;/author&gt;&lt;author&gt;Roe, Frank&lt;/author&gt;&lt;author&gt;Bugnicourt, Amandine&lt;/author&gt;&lt;author&gt;Franklin, Michael J&lt;/author&gt;&lt;author&gt;Stewart, Philip S&lt;/author&gt;&lt;/authors&gt;&lt;/contributors&gt;&lt;titles&gt;&lt;title&gt;Contributions of antibiotic penetration, oxygen limitation, and low metabolic activity to tolerance of Pseudomonas aeruginosa biofilms to ciprofloxacin and tobramycin&lt;/title&gt;&lt;secondary-title&gt;Antimicrobial agents and chemotherapy&lt;/secondary-title&gt;&lt;/titles&gt;&lt;periodical&gt;&lt;full-title&gt;Antimicrob Agents Chemother&lt;/full-title&gt;&lt;abbr-1&gt;Antimicrobial agents and chemotherapy&lt;/abbr-1&gt;&lt;/periodical&gt;&lt;pages&gt;317-323&lt;/pages&gt;&lt;volume&gt;47&lt;/volume&gt;&lt;number&gt;1&lt;/number&gt;&lt;dates&gt;&lt;year&gt;2003&lt;/year&gt;&lt;/dates&gt;&lt;isbn&gt;0066-4804&lt;/isbn&gt;&lt;urls&gt;&lt;related-urls&gt;&lt;url&gt;http://www.ncbi.nlm.nih.gov/pmc/articles/PMC148957/pdf/0172.pdf&lt;/url&gt;&lt;/related-urls&gt;&lt;/urls&gt;&lt;research-notes&gt;- Colony biofilms&lt;/research-notes&gt;&lt;/record&gt;&lt;/Cite&gt;&lt;/EndNote&gt;</w:instrText>
      </w:r>
      <w:r w:rsidR="00DE2A7F">
        <w:fldChar w:fldCharType="separate"/>
      </w:r>
      <w:r w:rsidR="00DE2A7F" w:rsidRPr="00DE2A7F">
        <w:rPr>
          <w:noProof/>
          <w:vertAlign w:val="superscript"/>
        </w:rPr>
        <w:t>2</w:t>
      </w:r>
      <w:r w:rsidR="00DE2A7F">
        <w:fldChar w:fldCharType="end"/>
      </w:r>
      <w:r w:rsidR="00DE2A7F">
        <w:t xml:space="preserve">. </w:t>
      </w:r>
      <w:r w:rsidRPr="008B2B69">
        <w:t xml:space="preserve">It can be assumed </w:t>
      </w:r>
      <w:r w:rsidR="00DE2A7F">
        <w:t xml:space="preserve">that </w:t>
      </w:r>
      <w:r w:rsidRPr="008B2B69">
        <w:t>stratification of the EPS within these biofilms would also occur. This would result in the formation of slip-like planes during rheology measurements. Assuming this stratification similarly occurs in lawn-biofilms, scraping would result in coalescence of these layers. This may account for the observation here that the scraped lawn-biofilms were more elastic-solid compared to the colony-biofilms. Despite these differences, WT and RSCV scraped lawn-biofilms still displayed relatively similar biophysical properties. Therefore the different modes of biofilm growth do not account for the differences observed here, to that reported by</w:t>
      </w:r>
      <w:r w:rsidR="00DE2A7F">
        <w:t xml:space="preserve"> </w:t>
      </w:r>
      <w:r w:rsidR="00DE2A7F" w:rsidRPr="008B2B69">
        <w:t xml:space="preserve">Kovach </w:t>
      </w:r>
      <w:r w:rsidR="00DE2A7F" w:rsidRPr="00DE2A7F">
        <w:rPr>
          <w:i/>
        </w:rPr>
        <w:t>et al</w:t>
      </w:r>
      <w:r w:rsidRPr="008B2B69">
        <w:t xml:space="preserve"> </w:t>
      </w:r>
      <w:r w:rsidR="00DE2A7F">
        <w:fldChar w:fldCharType="begin"/>
      </w:r>
      <w:r w:rsidR="00DE2A7F">
        <w:instrText xml:space="preserve"> ADDIN EN.CITE &lt;EndNote&gt;&lt;Cite&gt;&lt;Author&gt;Kovach&lt;/Author&gt;&lt;Year&gt;2017&lt;/Year&gt;&lt;RecNum&gt;490&lt;/RecNum&gt;&lt;DisplayText&gt;&lt;style face="superscript"&gt;5&lt;/style&gt;&lt;/DisplayText&gt;&lt;record&gt;&lt;rec-number&gt;490&lt;/rec-number&gt;&lt;foreign-keys&gt;&lt;key app="EN" db-id="xp9s5rfstexpwceaa9gxaf9ow0tr2v22eded" timestamp="1486044146"&gt;490&lt;/key&gt;&lt;/foreign-keys&gt;&lt;ref-type name="Journal Article"&gt;17&lt;/ref-type&gt;&lt;contributors&gt;&lt;authors&gt;&lt;author&gt;Kovach, Kristin&lt;/author&gt;&lt;author&gt;Davis-Fields, Megan&lt;/author&gt;&lt;author&gt;Irie, Yasuhiko&lt;/author&gt;&lt;author&gt;Jain, Kanishk&lt;/author&gt;&lt;author&gt;Doorwar, Shashvat&lt;/author&gt;&lt;author&gt;Vuong, Katherine&lt;/author&gt;&lt;author&gt;Dhamani, Numa&lt;/author&gt;&lt;author&gt;Mohanty, Kishore&lt;/author&gt;&lt;author&gt;Touhami, Ahmed&lt;/author&gt;&lt;author&gt;Gordon, Vernita D&lt;/author&gt;&lt;/authors&gt;&lt;/contributors&gt;&lt;titles&gt;&lt;title&gt;Evolutionary adaptations of biofilms infecting cystic fibrosis lungs promote mechanical toughness by adjusting polysaccharide production&lt;/title&gt;&lt;secondary-title&gt;npj Biofilms and Microbiomes&lt;/secondary-title&gt;&lt;/titles&gt;&lt;periodical&gt;&lt;full-title&gt;npj Biofilms and Microbiomes&lt;/full-title&gt;&lt;/periodical&gt;&lt;pages&gt;1&lt;/pages&gt;&lt;volume&gt;3&lt;/volume&gt;&lt;number&gt;1&lt;/number&gt;&lt;dates&gt;&lt;year&gt;2017&lt;/year&gt;&lt;/dates&gt;&lt;isbn&gt;2055-5008&lt;/isbn&gt;&lt;urls&gt;&lt;/urls&gt;&lt;/record&gt;&lt;/Cite&gt;&lt;/EndNote&gt;</w:instrText>
      </w:r>
      <w:r w:rsidR="00DE2A7F">
        <w:fldChar w:fldCharType="separate"/>
      </w:r>
      <w:r w:rsidR="00DE2A7F" w:rsidRPr="00DE2A7F">
        <w:rPr>
          <w:noProof/>
          <w:vertAlign w:val="superscript"/>
        </w:rPr>
        <w:t>5</w:t>
      </w:r>
      <w:r w:rsidR="00DE2A7F">
        <w:fldChar w:fldCharType="end"/>
      </w:r>
      <w:r w:rsidR="00DE2A7F">
        <w:t xml:space="preserve"> </w:t>
      </w:r>
      <w:r w:rsidRPr="008B2B69">
        <w:t xml:space="preserve">for RSCV and WT biofilms. We predict this may be due to different media used, as here biofilms were grown on PIA whereas Kovach </w:t>
      </w:r>
      <w:r w:rsidRPr="00DE2A7F">
        <w:rPr>
          <w:i/>
        </w:rPr>
        <w:t>et al</w:t>
      </w:r>
      <w:r w:rsidR="00DE2A7F">
        <w:t xml:space="preserve"> utilis</w:t>
      </w:r>
      <w:r w:rsidRPr="008B2B69">
        <w:t>ed LB</w:t>
      </w:r>
      <w:r w:rsidR="00DE2A7F">
        <w:fldChar w:fldCharType="begin"/>
      </w:r>
      <w:r w:rsidR="00DE2A7F">
        <w:instrText xml:space="preserve"> ADDIN EN.CITE &lt;EndNote&gt;&lt;Cite&gt;&lt;Author&gt;Kovach&lt;/Author&gt;&lt;Year&gt;2017&lt;/Year&gt;&lt;RecNum&gt;490&lt;/RecNum&gt;&lt;DisplayText&gt;&lt;style face="superscript"&gt;5&lt;/style&gt;&lt;/DisplayText&gt;&lt;record&gt;&lt;rec-number&gt;490&lt;/rec-number&gt;&lt;foreign-keys&gt;&lt;key app="EN" db-id="xp9s5rfstexpwceaa9gxaf9ow0tr2v22eded" timestamp="1486044146"&gt;490&lt;/key&gt;&lt;/foreign-keys&gt;&lt;ref-type name="Journal Article"&gt;17&lt;/ref-type&gt;&lt;contributors&gt;&lt;authors&gt;&lt;author&gt;Kovach, Kristin&lt;/author&gt;&lt;author&gt;Davis-Fields, Megan&lt;/author&gt;&lt;author&gt;Irie, Yasuhiko&lt;/author&gt;&lt;author&gt;Jain, Kanishk&lt;/author&gt;&lt;author&gt;Doorwar, Shashvat&lt;/author&gt;&lt;author&gt;Vuong, Katherine&lt;/author&gt;&lt;author&gt;Dhamani, Numa&lt;/author&gt;&lt;author&gt;Mohanty, Kishore&lt;/author&gt;&lt;author&gt;Touhami, Ahmed&lt;/author&gt;&lt;author&gt;Gordon, Vernita D&lt;/author&gt;&lt;/authors&gt;&lt;/contributors&gt;&lt;titles&gt;&lt;title&gt;Evolutionary adaptations of biofilms infecting cystic fibrosis lungs promote mechanical toughness by adjusting polysaccharide production&lt;/title&gt;&lt;secondary-title&gt;npj Biofilms and Microbiomes&lt;/secondary-title&gt;&lt;/titles&gt;&lt;periodical&gt;&lt;full-title&gt;npj Biofilms and Microbiomes&lt;/full-title&gt;&lt;/periodical&gt;&lt;pages&gt;1&lt;/pages&gt;&lt;volume&gt;3&lt;/volume&gt;&lt;number&gt;1&lt;/number&gt;&lt;dates&gt;&lt;year&gt;2017&lt;/year&gt;&lt;/dates&gt;&lt;isbn&gt;2055-5008&lt;/isbn&gt;&lt;urls&gt;&lt;/urls&gt;&lt;/record&gt;&lt;/Cite&gt;&lt;/EndNote&gt;</w:instrText>
      </w:r>
      <w:r w:rsidR="00DE2A7F">
        <w:fldChar w:fldCharType="separate"/>
      </w:r>
      <w:r w:rsidR="00DE2A7F" w:rsidRPr="00DE2A7F">
        <w:rPr>
          <w:noProof/>
          <w:vertAlign w:val="superscript"/>
        </w:rPr>
        <w:t>5</w:t>
      </w:r>
      <w:r w:rsidR="00DE2A7F">
        <w:fldChar w:fldCharType="end"/>
      </w:r>
      <w:r w:rsidRPr="008B2B69">
        <w:t xml:space="preserve">. </w:t>
      </w:r>
    </w:p>
    <w:p w14:paraId="434AE8C8" w14:textId="77777777" w:rsidR="0060686A" w:rsidRPr="008B2B69" w:rsidRDefault="0060686A" w:rsidP="00BE5DEC">
      <w:pPr>
        <w:rPr>
          <w:b/>
        </w:rPr>
      </w:pPr>
    </w:p>
    <w:p w14:paraId="2BD118C6" w14:textId="77777777" w:rsidR="0060686A" w:rsidRPr="008B2B69" w:rsidRDefault="0060686A" w:rsidP="00BE5DEC">
      <w:pPr>
        <w:rPr>
          <w:b/>
        </w:rPr>
      </w:pPr>
      <w:r w:rsidRPr="008B2B69">
        <w:rPr>
          <w:b/>
        </w:rPr>
        <w:t>RSCV colony-biofilms as drying colloidal films can account for the wrinkled phenotype and rheological properties</w:t>
      </w:r>
    </w:p>
    <w:p w14:paraId="0FB02EC9" w14:textId="389E2DC1" w:rsidR="0060686A" w:rsidRPr="008B2B69" w:rsidRDefault="0060686A" w:rsidP="00BE5DEC">
      <w:r w:rsidRPr="008B2B69">
        <w:t xml:space="preserve">A striking feature of RSCV colonies are the wrinkled surfaces they form </w:t>
      </w:r>
      <w:r w:rsidR="00DE2A7F">
        <w:fldChar w:fldCharType="begin">
          <w:fldData xml:space="preserve">PEVuZE5vdGU+PENpdGU+PEF1dGhvcj5LaXJpc2l0czwvQXV0aG9yPjxZZWFyPjIwMDU8L1llYXI+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DgwOS0yMTwvcGFn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M0OTItNTAz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</w:fldData>
        </w:fldChar>
      </w:r>
      <w:r w:rsidR="00DE2A7F">
        <w:instrText xml:space="preserve"> ADDIN EN.CITE </w:instrText>
      </w:r>
      <w:r w:rsidR="00DE2A7F">
        <w:fldChar w:fldCharType="begin">
          <w:fldData xml:space="preserve">PEVuZE5vdGU+PENpdGU+PEF1dGhvcj5LaXJpc2l0czwvQXV0aG9yPjxZZWFyPjIwMDU8L1llYXI+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M0OTItNTAz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</w:fldData>
        </w:fldChar>
      </w:r>
      <w:r w:rsidR="00DE2A7F">
        <w:instrText xml:space="preserve"> ADDIN EN.CITE.DATA </w:instrText>
      </w:r>
      <w:r w:rsidR="00DE2A7F">
        <w:fldChar w:fldCharType="end"/>
      </w:r>
      <w:r w:rsidR="00DE2A7F">
        <w:fldChar w:fldCharType="separate"/>
      </w:r>
      <w:r w:rsidR="00DE2A7F" w:rsidRPr="00DE2A7F">
        <w:rPr>
          <w:noProof/>
          <w:vertAlign w:val="superscript"/>
        </w:rPr>
        <w:t>11,12</w:t>
      </w:r>
      <w:r w:rsidR="00DE2A7F">
        <w:fldChar w:fldCharType="end"/>
      </w:r>
      <w:r w:rsidRPr="008B2B69">
        <w:t>. This morphology was also observed for the RSCV colony-biofilms (Fig</w:t>
      </w:r>
      <w:r w:rsidR="00BE5616">
        <w:t>.</w:t>
      </w:r>
      <w:r w:rsidRPr="008B2B69">
        <w:t xml:space="preserve"> 1A). We speculate that RSCV</w:t>
      </w:r>
      <w:r w:rsidRPr="008B2B69">
        <w:rPr>
          <w:i/>
        </w:rPr>
        <w:t xml:space="preserve"> </w:t>
      </w:r>
      <w:r w:rsidRPr="008B2B69">
        <w:t xml:space="preserve">colony-biofilms may behave similar to drying colloidal films. For these materials, drying induces the formation of a viscoelastic shell as particles aggregate at the air-surface interface. Capillary forces at this interface act on the shell driving its deformation as it responds by viscous </w:t>
      </w:r>
      <w:r w:rsidR="0031274D">
        <w:t>behaviour</w:t>
      </w:r>
      <w:r w:rsidRPr="008B2B69">
        <w:t>. At a critical threshold, where the capillary for</w:t>
      </w:r>
      <w:r w:rsidR="00BE5616">
        <w:t>ces exceed the internal stabilis</w:t>
      </w:r>
      <w:r w:rsidRPr="008B2B69">
        <w:t xml:space="preserve">ing forces, the shell transitions from a viscous liquid to a elastic solid and buckles </w:t>
      </w:r>
      <w:r w:rsidR="00BE5616">
        <w:fldChar w:fldCharType="begin">
          <w:fldData xml:space="preserve">PEVuZE5vdGU+PENpdGU+PEF1dGhvcj5EdWZyZXNuZTwvQXV0aG9yPjxZZWFyPjIwMDM8L1llYXI+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</w:fldData>
        </w:fldChar>
      </w:r>
      <w:r w:rsidR="00BE5616">
        <w:instrText xml:space="preserve"> ADDIN EN.CITE </w:instrText>
      </w:r>
      <w:r w:rsidR="00BE5616">
        <w:fldChar w:fldCharType="begin">
          <w:fldData xml:space="preserve">PEVuZE5vdGU+PENpdGU+PEF1dGhvcj5EdWZyZXNuZTwvQXV0aG9yPjxZZWFyPjIwMDM8L1llYXI+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</w:fldData>
        </w:fldChar>
      </w:r>
      <w:r w:rsidR="00BE5616">
        <w:instrText xml:space="preserve"> ADDIN EN.CITE.DATA </w:instrText>
      </w:r>
      <w:r w:rsidR="00BE5616">
        <w:fldChar w:fldCharType="end"/>
      </w:r>
      <w:r w:rsidR="00BE5616">
        <w:fldChar w:fldCharType="separate"/>
      </w:r>
      <w:r w:rsidR="00BE5616" w:rsidRPr="00BE5616">
        <w:rPr>
          <w:noProof/>
          <w:vertAlign w:val="superscript"/>
        </w:rPr>
        <w:t>13,14</w:t>
      </w:r>
      <w:r w:rsidR="00BE5616">
        <w:fldChar w:fldCharType="end"/>
      </w:r>
      <w:r w:rsidRPr="008B2B69">
        <w:t xml:space="preserve">. This results in the dissipation of in-plane stresses and relaxation of the material </w:t>
      </w:r>
      <w:r w:rsidR="00BE5616">
        <w:fldChar w:fldCharType="begin"/>
      </w:r>
      <w:r w:rsidR="00BE5616">
        <w:instrText xml:space="preserve"> ADDIN EN.CITE &lt;EndNote&gt;&lt;Cite&gt;&lt;Author&gt;Routh&lt;/Author&gt;&lt;Year&gt;2013&lt;/Year&gt;&lt;RecNum&gt;569&lt;/RecNum&gt;&lt;DisplayText&gt;&lt;style face="superscript"&gt;15&lt;/style&gt;&lt;/DisplayText&gt;&lt;record&gt;&lt;rec-number&gt;569&lt;/rec-number&gt;&lt;foreign-keys&gt;&lt;key app="EN" db-id="xp9s5rfstexpwceaa9gxaf9ow0tr2v22eded" timestamp="1489939262"&gt;569&lt;/key&gt;&lt;/foreign-keys&gt;&lt;ref-type name="Journal Article"&gt;17&lt;/ref-type&gt;&lt;contributors&gt;&lt;authors&gt;&lt;author&gt;Routh, Alexander F&lt;/author&gt;&lt;/authors&gt;&lt;/contributors&gt;&lt;titles&gt;&lt;title&gt;Drying of thin colloidal films&lt;/title&gt;&lt;secondary-title&gt;Reports on Progress in Physics&lt;/secondary-title&gt;&lt;/titles&gt;&lt;periodical&gt;&lt;full-title&gt;Reports on Progress in Physics&lt;/full-title&gt;&lt;/periodical&gt;&lt;pages&gt;046603&lt;/pages&gt;&lt;volume&gt;76&lt;/volume&gt;&lt;number&gt;4&lt;/number&gt;&lt;dates&gt;&lt;year&gt;2013&lt;/year&gt;&lt;/dates&gt;&lt;isbn&gt;0034-4885&lt;/isbn&gt;&lt;urls&gt;&lt;related-urls&gt;&lt;url&gt;http://iopscience.iop.org/article/10.1088/0034-4885/76/4/046603/pdf&lt;/url&gt;&lt;/related-urls&gt;&lt;/urls&gt;&lt;/record&gt;&lt;/Cite&gt;&lt;/EndNote&gt;</w:instrText>
      </w:r>
      <w:r w:rsidR="00BE5616">
        <w:fldChar w:fldCharType="separate"/>
      </w:r>
      <w:r w:rsidR="00BE5616" w:rsidRPr="00BE5616">
        <w:rPr>
          <w:noProof/>
          <w:vertAlign w:val="superscript"/>
        </w:rPr>
        <w:t>15</w:t>
      </w:r>
      <w:r w:rsidR="00BE5616">
        <w:fldChar w:fldCharType="end"/>
      </w:r>
      <w:r w:rsidRPr="008B2B69">
        <w:t xml:space="preserve">. Considering the wrinkled network of </w:t>
      </w:r>
      <w:r w:rsidRPr="008B2B69">
        <w:rPr>
          <w:rFonts w:cs="Times New Roman"/>
        </w:rPr>
        <w:t xml:space="preserve">RSCV colony-biofilms as an elastic skin encasing a viscoelastic liquid core accounts for the mechanical </w:t>
      </w:r>
      <w:r w:rsidR="0031274D">
        <w:rPr>
          <w:rFonts w:cs="Times New Roman"/>
        </w:rPr>
        <w:t>behaviour</w:t>
      </w:r>
      <w:r w:rsidRPr="008B2B69">
        <w:rPr>
          <w:rFonts w:cs="Times New Roman"/>
        </w:rPr>
        <w:t xml:space="preserve"> observed here.  Specifically, the bulk rheological properties of RSCV biofilms did not change significantly over time and were relatively similar to WT.</w:t>
      </w:r>
    </w:p>
    <w:p w14:paraId="74FF9A1A" w14:textId="77777777" w:rsidR="0060686A" w:rsidRPr="008B2B69" w:rsidRDefault="0060686A" w:rsidP="00BE5DEC"/>
    <w:p w14:paraId="0CC7C36C" w14:textId="77777777" w:rsidR="0060686A" w:rsidRPr="008B2B69" w:rsidRDefault="0060686A" w:rsidP="00BE5DEC">
      <w:r w:rsidRPr="008B2B69">
        <w:t xml:space="preserve">Wrinkle formation may therefore be a mechanism bacterial communities employ to release stresses. Whether biofilms undergo wrinkle formation </w:t>
      </w:r>
      <w:r w:rsidRPr="008B2B69">
        <w:rPr>
          <w:i/>
        </w:rPr>
        <w:t xml:space="preserve">in vivo </w:t>
      </w:r>
      <w:r w:rsidRPr="008B2B69">
        <w:t>and if these structures play a role in similarly releasing stresses, or are just an interesting phenomenal artifact that occurs when these colonies are grown at an air interface is yet to be determined.</w:t>
      </w:r>
    </w:p>
    <w:p w14:paraId="3B8C30CA" w14:textId="77777777" w:rsidR="00A94D62" w:rsidRPr="008B2B69" w:rsidRDefault="00A94D62" w:rsidP="00BE5DEC">
      <w:pPr>
        <w:rPr>
          <w:rFonts w:cs="Times New Roman"/>
          <w:b/>
        </w:rPr>
      </w:pPr>
    </w:p>
    <w:p w14:paraId="3778626D" w14:textId="77777777" w:rsidR="0060686A" w:rsidRPr="00A94D62" w:rsidRDefault="0060686A" w:rsidP="00A94D62">
      <w:pPr>
        <w:rPr>
          <w:b/>
        </w:rPr>
      </w:pPr>
      <w:r w:rsidRPr="00A94D62">
        <w:rPr>
          <w:b/>
        </w:rPr>
        <w:t>Supplementary References</w:t>
      </w:r>
    </w:p>
    <w:p w14:paraId="45A934FE" w14:textId="77777777" w:rsidR="00BE5616" w:rsidRPr="00BE5616" w:rsidRDefault="0031274D" w:rsidP="00BE5616">
      <w:pPr>
        <w:pStyle w:val="EndNoteBibliography"/>
        <w:ind w:left="720" w:hanging="720"/>
        <w:rPr>
          <w:noProof/>
        </w:rPr>
      </w:pPr>
      <w:r>
        <w:fldChar w:fldCharType="begin"/>
      </w:r>
      <w:r>
        <w:instrText xml:space="preserve"> ADDIN EN.REFLIST </w:instrText>
      </w:r>
      <w:r>
        <w:fldChar w:fldCharType="separate"/>
      </w:r>
      <w:r w:rsidR="00BE5616" w:rsidRPr="00BE5616">
        <w:rPr>
          <w:noProof/>
        </w:rPr>
        <w:t>1</w:t>
      </w:r>
      <w:r w:rsidR="00BE5616" w:rsidRPr="00BE5616">
        <w:rPr>
          <w:noProof/>
        </w:rPr>
        <w:tab/>
        <w:t xml:space="preserve">Anderl, J. N., Franklin, M. J. &amp; Stewart, P. S. Role of antibiotic penetration limitation in </w:t>
      </w:r>
      <w:r w:rsidR="00BE5616" w:rsidRPr="00BE5616">
        <w:rPr>
          <w:i/>
          <w:noProof/>
        </w:rPr>
        <w:t>Klebsiella pneumoniae</w:t>
      </w:r>
      <w:r w:rsidR="00BE5616" w:rsidRPr="00BE5616">
        <w:rPr>
          <w:noProof/>
        </w:rPr>
        <w:t xml:space="preserve"> biofilm resistance to ampicillin and ciprofloxacin. </w:t>
      </w:r>
      <w:r w:rsidR="00BE5616" w:rsidRPr="00BE5616">
        <w:rPr>
          <w:i/>
          <w:noProof/>
        </w:rPr>
        <w:t>Antimicrobial agents and chemotherapy</w:t>
      </w:r>
      <w:r w:rsidR="00BE5616" w:rsidRPr="00BE5616">
        <w:rPr>
          <w:noProof/>
        </w:rPr>
        <w:t xml:space="preserve"> </w:t>
      </w:r>
      <w:r w:rsidR="00BE5616" w:rsidRPr="00BE5616">
        <w:rPr>
          <w:b/>
          <w:noProof/>
        </w:rPr>
        <w:t>44</w:t>
      </w:r>
      <w:r w:rsidR="00BE5616" w:rsidRPr="00BE5616">
        <w:rPr>
          <w:noProof/>
        </w:rPr>
        <w:t>, 1818-1824 (2000).</w:t>
      </w:r>
    </w:p>
    <w:p w14:paraId="2927DD57" w14:textId="77777777" w:rsidR="00BE5616" w:rsidRPr="00BE5616" w:rsidRDefault="00BE5616" w:rsidP="00BE5616">
      <w:pPr>
        <w:pStyle w:val="EndNoteBibliography"/>
        <w:ind w:left="720" w:hanging="720"/>
        <w:rPr>
          <w:noProof/>
        </w:rPr>
      </w:pPr>
      <w:r w:rsidRPr="00BE5616">
        <w:rPr>
          <w:noProof/>
        </w:rPr>
        <w:t>2</w:t>
      </w:r>
      <w:r w:rsidRPr="00BE5616">
        <w:rPr>
          <w:noProof/>
        </w:rPr>
        <w:tab/>
        <w:t xml:space="preserve">Walters, M. C., Roe, F., Bugnicourt, A., Franklin, M. J. &amp; Stewart, P. S. Contributions of antibiotic penetration, oxygen limitation, and low metabolic activity to tolerance of Pseudomonas aeruginosa biofilms to ciprofloxacin and tobramycin. </w:t>
      </w:r>
      <w:r w:rsidRPr="00BE5616">
        <w:rPr>
          <w:i/>
          <w:noProof/>
        </w:rPr>
        <w:t>Antimicrobial agents and chemotherapy</w:t>
      </w:r>
      <w:r w:rsidRPr="00BE5616">
        <w:rPr>
          <w:noProof/>
        </w:rPr>
        <w:t xml:space="preserve"> </w:t>
      </w:r>
      <w:r w:rsidRPr="00BE5616">
        <w:rPr>
          <w:b/>
          <w:noProof/>
        </w:rPr>
        <w:t>47</w:t>
      </w:r>
      <w:r w:rsidRPr="00BE5616">
        <w:rPr>
          <w:noProof/>
        </w:rPr>
        <w:t>, 317-323 (2003).</w:t>
      </w:r>
    </w:p>
    <w:p w14:paraId="6ADB3809" w14:textId="77777777" w:rsidR="00BE5616" w:rsidRPr="00BE5616" w:rsidRDefault="00BE5616" w:rsidP="00BE5616">
      <w:pPr>
        <w:pStyle w:val="EndNoteBibliography"/>
        <w:ind w:left="720" w:hanging="720"/>
        <w:rPr>
          <w:noProof/>
        </w:rPr>
      </w:pPr>
      <w:r w:rsidRPr="00BE5616">
        <w:rPr>
          <w:noProof/>
        </w:rPr>
        <w:t>3</w:t>
      </w:r>
      <w:r w:rsidRPr="00BE5616">
        <w:rPr>
          <w:noProof/>
        </w:rPr>
        <w:tab/>
        <w:t xml:space="preserve">Jones, W. L., Sutton, M. P., McKittrick, L. &amp; Stewart, P. S. Chemical and antimicrobial treatments change the viscoelastic properties of bacterial biofilms. </w:t>
      </w:r>
      <w:r w:rsidRPr="00BE5616">
        <w:rPr>
          <w:i/>
          <w:noProof/>
        </w:rPr>
        <w:t>Biofouling</w:t>
      </w:r>
      <w:r w:rsidRPr="00BE5616">
        <w:rPr>
          <w:noProof/>
        </w:rPr>
        <w:t xml:space="preserve"> </w:t>
      </w:r>
      <w:r w:rsidRPr="00BE5616">
        <w:rPr>
          <w:b/>
          <w:noProof/>
        </w:rPr>
        <w:t>27</w:t>
      </w:r>
      <w:r w:rsidRPr="00BE5616">
        <w:rPr>
          <w:noProof/>
        </w:rPr>
        <w:t>, 207-215, doi:10.1080/08927014.2011.554977 (2011).</w:t>
      </w:r>
    </w:p>
    <w:p w14:paraId="66A80BEF" w14:textId="77777777" w:rsidR="00BE5616" w:rsidRPr="00BE5616" w:rsidRDefault="00BE5616" w:rsidP="00BE5616">
      <w:pPr>
        <w:pStyle w:val="EndNoteBibliography"/>
        <w:ind w:left="720" w:hanging="720"/>
        <w:rPr>
          <w:noProof/>
        </w:rPr>
      </w:pPr>
      <w:r w:rsidRPr="00BE5616">
        <w:rPr>
          <w:noProof/>
        </w:rPr>
        <w:t>4</w:t>
      </w:r>
      <w:r w:rsidRPr="00BE5616">
        <w:rPr>
          <w:noProof/>
        </w:rPr>
        <w:tab/>
        <w:t xml:space="preserve">Korstgens, V., Flemming, H. C., Wingender, J. &amp; Borchard, W. Uniaxial compression measurement device for investigation of the mechanical stability of biofilms. </w:t>
      </w:r>
      <w:r w:rsidRPr="00BE5616">
        <w:rPr>
          <w:i/>
          <w:noProof/>
        </w:rPr>
        <w:t>Journal of microbiological methods</w:t>
      </w:r>
      <w:r w:rsidRPr="00BE5616">
        <w:rPr>
          <w:noProof/>
        </w:rPr>
        <w:t xml:space="preserve"> </w:t>
      </w:r>
      <w:r w:rsidRPr="00BE5616">
        <w:rPr>
          <w:b/>
          <w:noProof/>
        </w:rPr>
        <w:t>46</w:t>
      </w:r>
      <w:r w:rsidRPr="00BE5616">
        <w:rPr>
          <w:noProof/>
        </w:rPr>
        <w:t>, 9-17 (2001).</w:t>
      </w:r>
    </w:p>
    <w:p w14:paraId="6ECBBAC9" w14:textId="77777777" w:rsidR="00BE5616" w:rsidRPr="00BE5616" w:rsidRDefault="00BE5616" w:rsidP="00BE5616">
      <w:pPr>
        <w:pStyle w:val="EndNoteBibliography"/>
        <w:ind w:left="720" w:hanging="720"/>
        <w:rPr>
          <w:noProof/>
        </w:rPr>
      </w:pPr>
      <w:r w:rsidRPr="00BE5616">
        <w:rPr>
          <w:noProof/>
        </w:rPr>
        <w:t>5</w:t>
      </w:r>
      <w:r w:rsidRPr="00BE5616">
        <w:rPr>
          <w:noProof/>
        </w:rPr>
        <w:tab/>
        <w:t>Kovach, K.</w:t>
      </w:r>
      <w:r w:rsidRPr="00BE5616">
        <w:rPr>
          <w:i/>
          <w:noProof/>
        </w:rPr>
        <w:t xml:space="preserve"> et al.</w:t>
      </w:r>
      <w:r w:rsidRPr="00BE5616">
        <w:rPr>
          <w:noProof/>
        </w:rPr>
        <w:t xml:space="preserve"> Evolutionary adaptations of biofilms infecting cystic fibrosis lungs promote mechanical toughness by adjusting polysaccharide production. </w:t>
      </w:r>
      <w:r w:rsidRPr="00BE5616">
        <w:rPr>
          <w:i/>
          <w:noProof/>
        </w:rPr>
        <w:t>npj Biofilms and Microbiomes</w:t>
      </w:r>
      <w:r w:rsidRPr="00BE5616">
        <w:rPr>
          <w:noProof/>
        </w:rPr>
        <w:t xml:space="preserve"> </w:t>
      </w:r>
      <w:r w:rsidRPr="00BE5616">
        <w:rPr>
          <w:b/>
          <w:noProof/>
        </w:rPr>
        <w:t>3</w:t>
      </w:r>
      <w:r w:rsidRPr="00BE5616">
        <w:rPr>
          <w:noProof/>
        </w:rPr>
        <w:t>, 1 (2017).</w:t>
      </w:r>
    </w:p>
    <w:p w14:paraId="22D9B58D" w14:textId="77777777" w:rsidR="00BE5616" w:rsidRPr="00BE5616" w:rsidRDefault="00BE5616" w:rsidP="00BE5616">
      <w:pPr>
        <w:pStyle w:val="EndNoteBibliography"/>
        <w:ind w:left="720" w:hanging="720"/>
        <w:rPr>
          <w:noProof/>
        </w:rPr>
      </w:pPr>
      <w:r w:rsidRPr="00BE5616">
        <w:rPr>
          <w:noProof/>
        </w:rPr>
        <w:t>6</w:t>
      </w:r>
      <w:r w:rsidRPr="00BE5616">
        <w:rPr>
          <w:noProof/>
        </w:rPr>
        <w:tab/>
        <w:t>Rmaile, A.</w:t>
      </w:r>
      <w:r w:rsidRPr="00BE5616">
        <w:rPr>
          <w:i/>
          <w:noProof/>
        </w:rPr>
        <w:t xml:space="preserve"> et al.</w:t>
      </w:r>
      <w:r w:rsidRPr="00BE5616">
        <w:rPr>
          <w:noProof/>
        </w:rPr>
        <w:t xml:space="preserve"> Microbial tribology and disruption of dental plaque bacterial biofilms. </w:t>
      </w:r>
      <w:r w:rsidRPr="00BE5616">
        <w:rPr>
          <w:i/>
          <w:noProof/>
        </w:rPr>
        <w:t>Wear</w:t>
      </w:r>
      <w:r w:rsidRPr="00BE5616">
        <w:rPr>
          <w:noProof/>
        </w:rPr>
        <w:t xml:space="preserve"> </w:t>
      </w:r>
      <w:r w:rsidRPr="00BE5616">
        <w:rPr>
          <w:b/>
          <w:noProof/>
        </w:rPr>
        <w:t>306</w:t>
      </w:r>
      <w:r w:rsidRPr="00BE5616">
        <w:rPr>
          <w:noProof/>
        </w:rPr>
        <w:t>, 276-284 (2013).</w:t>
      </w:r>
    </w:p>
    <w:p w14:paraId="7796C6B3" w14:textId="77777777" w:rsidR="00BE5616" w:rsidRPr="00BE5616" w:rsidRDefault="00BE5616" w:rsidP="00BE5616">
      <w:pPr>
        <w:pStyle w:val="EndNoteBibliography"/>
        <w:ind w:left="720" w:hanging="720"/>
        <w:rPr>
          <w:noProof/>
        </w:rPr>
      </w:pPr>
      <w:r w:rsidRPr="00BE5616">
        <w:rPr>
          <w:noProof/>
        </w:rPr>
        <w:t>7</w:t>
      </w:r>
      <w:r w:rsidRPr="00BE5616">
        <w:rPr>
          <w:noProof/>
        </w:rPr>
        <w:tab/>
        <w:t xml:space="preserve">Stoodley, P., Lewandowski, Z., Boyle, J. D. &amp; Lappin-Scott, H. M. Structural deformation of bacterial biofilms caused by short-term fluctuations in fluid shear: an in situ investigation of biofilm rheology. </w:t>
      </w:r>
      <w:r w:rsidRPr="00BE5616">
        <w:rPr>
          <w:i/>
          <w:noProof/>
        </w:rPr>
        <w:t>Biotechnology and bioengineering</w:t>
      </w:r>
      <w:r w:rsidRPr="00BE5616">
        <w:rPr>
          <w:noProof/>
        </w:rPr>
        <w:t xml:space="preserve"> </w:t>
      </w:r>
      <w:r w:rsidRPr="00BE5616">
        <w:rPr>
          <w:b/>
          <w:noProof/>
        </w:rPr>
        <w:t>65</w:t>
      </w:r>
      <w:r w:rsidRPr="00BE5616">
        <w:rPr>
          <w:noProof/>
        </w:rPr>
        <w:t>, 83-92 (1999).</w:t>
      </w:r>
    </w:p>
    <w:p w14:paraId="4F71FD25" w14:textId="77777777" w:rsidR="00BE5616" w:rsidRPr="00BE5616" w:rsidRDefault="00BE5616" w:rsidP="00BE5616">
      <w:pPr>
        <w:pStyle w:val="EndNoteBibliography"/>
        <w:ind w:left="720" w:hanging="720"/>
        <w:rPr>
          <w:noProof/>
        </w:rPr>
      </w:pPr>
      <w:r w:rsidRPr="00BE5616">
        <w:rPr>
          <w:noProof/>
        </w:rPr>
        <w:t>8</w:t>
      </w:r>
      <w:r w:rsidRPr="00BE5616">
        <w:rPr>
          <w:noProof/>
        </w:rPr>
        <w:tab/>
        <w:t xml:space="preserve">Vinogradov, A., Winston, M., Rupp, C. &amp; Stoodley, P. Rheology of biofilms formed from the dental plaque pathogen Streptococcus mutans. </w:t>
      </w:r>
      <w:r w:rsidRPr="00BE5616">
        <w:rPr>
          <w:i/>
          <w:noProof/>
        </w:rPr>
        <w:t>Biofilms</w:t>
      </w:r>
      <w:r w:rsidRPr="00BE5616">
        <w:rPr>
          <w:noProof/>
        </w:rPr>
        <w:t xml:space="preserve"> </w:t>
      </w:r>
      <w:r w:rsidRPr="00BE5616">
        <w:rPr>
          <w:b/>
          <w:noProof/>
        </w:rPr>
        <w:t>1</w:t>
      </w:r>
      <w:r w:rsidRPr="00BE5616">
        <w:rPr>
          <w:noProof/>
        </w:rPr>
        <w:t>, 49-56 (2004).</w:t>
      </w:r>
    </w:p>
    <w:p w14:paraId="425BEEDA" w14:textId="77777777" w:rsidR="00BE5616" w:rsidRPr="00BE5616" w:rsidRDefault="00BE5616" w:rsidP="00BE5616">
      <w:pPr>
        <w:pStyle w:val="EndNoteBibliography"/>
        <w:ind w:left="720" w:hanging="720"/>
        <w:rPr>
          <w:noProof/>
        </w:rPr>
      </w:pPr>
      <w:r w:rsidRPr="00BE5616">
        <w:rPr>
          <w:noProof/>
        </w:rPr>
        <w:t>9</w:t>
      </w:r>
      <w:r w:rsidRPr="00BE5616">
        <w:rPr>
          <w:noProof/>
        </w:rPr>
        <w:tab/>
        <w:t xml:space="preserve">Wloka, M., Rehage, H., Flemming, H.-C. &amp; Wingender, J. Structure and rheological behaviour of the extracellular polymeric substance network of mucoid Pseudomonas aeruginosa biofilms. </w:t>
      </w:r>
      <w:r w:rsidRPr="00BE5616">
        <w:rPr>
          <w:i/>
          <w:noProof/>
        </w:rPr>
        <w:t>Biofilms</w:t>
      </w:r>
      <w:r w:rsidRPr="00BE5616">
        <w:rPr>
          <w:noProof/>
        </w:rPr>
        <w:t xml:space="preserve"> </w:t>
      </w:r>
      <w:r w:rsidRPr="00BE5616">
        <w:rPr>
          <w:b/>
          <w:noProof/>
        </w:rPr>
        <w:t>2</w:t>
      </w:r>
      <w:r w:rsidRPr="00BE5616">
        <w:rPr>
          <w:noProof/>
        </w:rPr>
        <w:t>, 275-283 (2005).</w:t>
      </w:r>
    </w:p>
    <w:p w14:paraId="448D38B9" w14:textId="77777777" w:rsidR="00BE5616" w:rsidRPr="00BE5616" w:rsidRDefault="00BE5616" w:rsidP="00BE5616">
      <w:pPr>
        <w:pStyle w:val="EndNoteBibliography"/>
        <w:ind w:left="720" w:hanging="720"/>
        <w:rPr>
          <w:noProof/>
        </w:rPr>
      </w:pPr>
      <w:r w:rsidRPr="00BE5616">
        <w:rPr>
          <w:noProof/>
        </w:rPr>
        <w:t>10</w:t>
      </w:r>
      <w:r w:rsidRPr="00BE5616">
        <w:rPr>
          <w:noProof/>
        </w:rPr>
        <w:tab/>
        <w:t xml:space="preserve">Ferry, J. D. </w:t>
      </w:r>
      <w:r w:rsidRPr="00BE5616">
        <w:rPr>
          <w:i/>
          <w:noProof/>
        </w:rPr>
        <w:t>Viscoelastic properties of polymers</w:t>
      </w:r>
      <w:r w:rsidRPr="00BE5616">
        <w:rPr>
          <w:noProof/>
        </w:rPr>
        <w:t>.  (John Wiley &amp; Sons, 1980).</w:t>
      </w:r>
    </w:p>
    <w:p w14:paraId="2AFFA660" w14:textId="77777777" w:rsidR="00BE5616" w:rsidRPr="00BE5616" w:rsidRDefault="00BE5616" w:rsidP="00BE5616">
      <w:pPr>
        <w:pStyle w:val="EndNoteBibliography"/>
        <w:ind w:left="720" w:hanging="720"/>
        <w:rPr>
          <w:noProof/>
        </w:rPr>
      </w:pPr>
      <w:r w:rsidRPr="00BE5616">
        <w:rPr>
          <w:noProof/>
        </w:rPr>
        <w:t>11</w:t>
      </w:r>
      <w:r w:rsidRPr="00BE5616">
        <w:rPr>
          <w:noProof/>
        </w:rPr>
        <w:tab/>
        <w:t xml:space="preserve">Kirisits, M. J., Prost, L., Starkey, M. &amp; Parsek, M. R. Characterization of colony morphology variants isolated from Pseudomonas aeruginosa biofilms. </w:t>
      </w:r>
      <w:r w:rsidRPr="00BE5616">
        <w:rPr>
          <w:i/>
          <w:noProof/>
        </w:rPr>
        <w:t>Applied and environmental microbiology</w:t>
      </w:r>
      <w:r w:rsidRPr="00BE5616">
        <w:rPr>
          <w:noProof/>
        </w:rPr>
        <w:t xml:space="preserve"> </w:t>
      </w:r>
      <w:r w:rsidRPr="00BE5616">
        <w:rPr>
          <w:b/>
          <w:noProof/>
        </w:rPr>
        <w:t>71</w:t>
      </w:r>
      <w:r w:rsidRPr="00BE5616">
        <w:rPr>
          <w:noProof/>
        </w:rPr>
        <w:t>, 4809-4821, doi:10.1128/aem.71.8.4809-4821.2005 (2005).</w:t>
      </w:r>
    </w:p>
    <w:p w14:paraId="5EE068D9" w14:textId="77777777" w:rsidR="00BE5616" w:rsidRPr="00BE5616" w:rsidRDefault="00BE5616" w:rsidP="00BE5616">
      <w:pPr>
        <w:pStyle w:val="EndNoteBibliography"/>
        <w:ind w:left="720" w:hanging="720"/>
        <w:rPr>
          <w:noProof/>
        </w:rPr>
      </w:pPr>
      <w:r w:rsidRPr="00BE5616">
        <w:rPr>
          <w:noProof/>
        </w:rPr>
        <w:t>12</w:t>
      </w:r>
      <w:r w:rsidRPr="00BE5616">
        <w:rPr>
          <w:noProof/>
        </w:rPr>
        <w:tab/>
        <w:t>Starkey, M.</w:t>
      </w:r>
      <w:r w:rsidRPr="00BE5616">
        <w:rPr>
          <w:i/>
          <w:noProof/>
        </w:rPr>
        <w:t xml:space="preserve"> et al.</w:t>
      </w:r>
      <w:r w:rsidRPr="00BE5616">
        <w:rPr>
          <w:noProof/>
        </w:rPr>
        <w:t xml:space="preserve"> Pseudomonas aeruginosa rugose small-colony variants have adaptations that likely promote persistence in the cystic fibrosis lung. </w:t>
      </w:r>
      <w:r w:rsidRPr="00BE5616">
        <w:rPr>
          <w:i/>
          <w:noProof/>
        </w:rPr>
        <w:t>Journal of bacteriology</w:t>
      </w:r>
      <w:r w:rsidRPr="00BE5616">
        <w:rPr>
          <w:noProof/>
        </w:rPr>
        <w:t xml:space="preserve"> </w:t>
      </w:r>
      <w:r w:rsidRPr="00BE5616">
        <w:rPr>
          <w:b/>
          <w:noProof/>
        </w:rPr>
        <w:t>191</w:t>
      </w:r>
      <w:r w:rsidRPr="00BE5616">
        <w:rPr>
          <w:noProof/>
        </w:rPr>
        <w:t>, 3492-3503, doi:10.1128/jb.00119-09 (2009).</w:t>
      </w:r>
    </w:p>
    <w:p w14:paraId="4F6E8D60" w14:textId="77777777" w:rsidR="00BE5616" w:rsidRPr="00BE5616" w:rsidRDefault="00BE5616" w:rsidP="00BE5616">
      <w:pPr>
        <w:pStyle w:val="EndNoteBibliography"/>
        <w:ind w:left="720" w:hanging="720"/>
        <w:rPr>
          <w:noProof/>
        </w:rPr>
      </w:pPr>
      <w:r w:rsidRPr="00BE5616">
        <w:rPr>
          <w:noProof/>
        </w:rPr>
        <w:t>13</w:t>
      </w:r>
      <w:r w:rsidRPr="00BE5616">
        <w:rPr>
          <w:noProof/>
        </w:rPr>
        <w:tab/>
        <w:t>Dufresne, E. R.</w:t>
      </w:r>
      <w:r w:rsidRPr="00BE5616">
        <w:rPr>
          <w:i/>
          <w:noProof/>
        </w:rPr>
        <w:t xml:space="preserve"> et al.</w:t>
      </w:r>
      <w:r w:rsidRPr="00BE5616">
        <w:rPr>
          <w:noProof/>
        </w:rPr>
        <w:t xml:space="preserve"> Flow and fracture in drying nanoparticle suspensions. </w:t>
      </w:r>
      <w:r w:rsidRPr="00BE5616">
        <w:rPr>
          <w:i/>
          <w:noProof/>
        </w:rPr>
        <w:t>Physical review letters</w:t>
      </w:r>
      <w:r w:rsidRPr="00BE5616">
        <w:rPr>
          <w:noProof/>
        </w:rPr>
        <w:t xml:space="preserve"> </w:t>
      </w:r>
      <w:r w:rsidRPr="00BE5616">
        <w:rPr>
          <w:b/>
          <w:noProof/>
        </w:rPr>
        <w:t>91</w:t>
      </w:r>
      <w:r w:rsidRPr="00BE5616">
        <w:rPr>
          <w:noProof/>
        </w:rPr>
        <w:t>, 224501, doi:10.1103/PhysRevLett.91.224501 (2003).</w:t>
      </w:r>
    </w:p>
    <w:p w14:paraId="2E0E7CD3" w14:textId="77777777" w:rsidR="00BE5616" w:rsidRPr="00BE5616" w:rsidRDefault="00BE5616" w:rsidP="00BE5616">
      <w:pPr>
        <w:pStyle w:val="EndNoteBibliography"/>
        <w:ind w:left="720" w:hanging="720"/>
        <w:rPr>
          <w:noProof/>
        </w:rPr>
      </w:pPr>
      <w:r w:rsidRPr="00BE5616">
        <w:rPr>
          <w:noProof/>
        </w:rPr>
        <w:t>14</w:t>
      </w:r>
      <w:r w:rsidRPr="00BE5616">
        <w:rPr>
          <w:noProof/>
        </w:rPr>
        <w:tab/>
        <w:t>Tsapis, N.</w:t>
      </w:r>
      <w:r w:rsidRPr="00BE5616">
        <w:rPr>
          <w:i/>
          <w:noProof/>
        </w:rPr>
        <w:t xml:space="preserve"> et al.</w:t>
      </w:r>
      <w:r w:rsidRPr="00BE5616">
        <w:rPr>
          <w:noProof/>
        </w:rPr>
        <w:t xml:space="preserve"> Onset of buckling in drying droplets of colloidal suspensions. </w:t>
      </w:r>
      <w:r w:rsidRPr="00BE5616">
        <w:rPr>
          <w:i/>
          <w:noProof/>
        </w:rPr>
        <w:t>Physical review letters</w:t>
      </w:r>
      <w:r w:rsidRPr="00BE5616">
        <w:rPr>
          <w:noProof/>
        </w:rPr>
        <w:t xml:space="preserve"> </w:t>
      </w:r>
      <w:r w:rsidRPr="00BE5616">
        <w:rPr>
          <w:b/>
          <w:noProof/>
        </w:rPr>
        <w:t>94</w:t>
      </w:r>
      <w:r w:rsidRPr="00BE5616">
        <w:rPr>
          <w:noProof/>
        </w:rPr>
        <w:t>, 018302 (2005).</w:t>
      </w:r>
    </w:p>
    <w:p w14:paraId="57922EE4" w14:textId="77777777" w:rsidR="00BE5616" w:rsidRPr="00BE5616" w:rsidRDefault="00BE5616" w:rsidP="00BE5616">
      <w:pPr>
        <w:pStyle w:val="EndNoteBibliography"/>
        <w:ind w:left="720" w:hanging="720"/>
        <w:rPr>
          <w:noProof/>
        </w:rPr>
      </w:pPr>
      <w:r w:rsidRPr="00BE5616">
        <w:rPr>
          <w:noProof/>
        </w:rPr>
        <w:t>15</w:t>
      </w:r>
      <w:r w:rsidRPr="00BE5616">
        <w:rPr>
          <w:noProof/>
        </w:rPr>
        <w:tab/>
        <w:t xml:space="preserve">Routh, A. F. Drying of thin colloidal films. </w:t>
      </w:r>
      <w:r w:rsidRPr="00BE5616">
        <w:rPr>
          <w:i/>
          <w:noProof/>
        </w:rPr>
        <w:t>Reports on Progress in Physics</w:t>
      </w:r>
      <w:r w:rsidRPr="00BE5616">
        <w:rPr>
          <w:noProof/>
        </w:rPr>
        <w:t xml:space="preserve"> </w:t>
      </w:r>
      <w:r w:rsidRPr="00BE5616">
        <w:rPr>
          <w:b/>
          <w:noProof/>
        </w:rPr>
        <w:t>76</w:t>
      </w:r>
      <w:r w:rsidRPr="00BE5616">
        <w:rPr>
          <w:noProof/>
        </w:rPr>
        <w:t>, 046603 (2013).</w:t>
      </w:r>
    </w:p>
    <w:p w14:paraId="6DF7D6B7" w14:textId="77777777" w:rsidR="00A94D62" w:rsidRDefault="0031274D" w:rsidP="00A94D62">
      <w:r>
        <w:fldChar w:fldCharType="end"/>
      </w:r>
    </w:p>
    <w:p w14:paraId="3C0D7263" w14:textId="77777777" w:rsidR="00A94D62" w:rsidRDefault="00A94D62" w:rsidP="00A94D62"/>
    <w:p w14:paraId="686C6AAA" w14:textId="77777777" w:rsidR="00A94D62" w:rsidRDefault="00A94D62" w:rsidP="00A94D62"/>
    <w:p w14:paraId="4F4655D1" w14:textId="77777777" w:rsidR="00A94D62" w:rsidRDefault="00A94D62" w:rsidP="00A94D62"/>
    <w:p w14:paraId="3C04B57C" w14:textId="77777777" w:rsidR="00A94D62" w:rsidRDefault="00A94D62" w:rsidP="00A94D62"/>
    <w:p w14:paraId="4FA01CC3" w14:textId="77777777" w:rsidR="00A94D62" w:rsidRDefault="00A94D62" w:rsidP="00A94D62"/>
    <w:p w14:paraId="36858F09" w14:textId="77777777" w:rsidR="00A94D62" w:rsidRDefault="00A94D62" w:rsidP="00A94D62"/>
    <w:p w14:paraId="74F940E3" w14:textId="77777777" w:rsidR="00A94D62" w:rsidRDefault="00A94D62" w:rsidP="00A94D62"/>
    <w:p w14:paraId="4635F458" w14:textId="77777777" w:rsidR="00A94D62" w:rsidRDefault="00A94D62" w:rsidP="00A94D62"/>
    <w:p w14:paraId="31C87CD0" w14:textId="77777777" w:rsidR="00A94D62" w:rsidRDefault="00A94D62" w:rsidP="00A94D62"/>
    <w:p w14:paraId="18122A3E" w14:textId="77777777" w:rsidR="00A94D62" w:rsidRDefault="00A94D62" w:rsidP="00A94D62"/>
    <w:p w14:paraId="17CFD782" w14:textId="77777777" w:rsidR="00A94D62" w:rsidRDefault="00A94D62" w:rsidP="00A94D62"/>
    <w:p w14:paraId="52A401B0" w14:textId="77777777" w:rsidR="00A94D62" w:rsidRDefault="00A94D62" w:rsidP="00A94D62"/>
    <w:p w14:paraId="77849410" w14:textId="77777777" w:rsidR="00A94D62" w:rsidRDefault="00A94D62" w:rsidP="00A94D62"/>
    <w:p w14:paraId="720D1B62" w14:textId="77777777" w:rsidR="00A94D62" w:rsidRDefault="00A94D62" w:rsidP="00A94D62"/>
    <w:p w14:paraId="6EFE29B2" w14:textId="77777777" w:rsidR="00A94D62" w:rsidRDefault="00A94D62" w:rsidP="00A94D62"/>
    <w:p w14:paraId="79C24035" w14:textId="77777777" w:rsidR="00A94D62" w:rsidRDefault="00A94D62" w:rsidP="00A94D62"/>
    <w:p w14:paraId="7F332D4F" w14:textId="77777777" w:rsidR="00A94D62" w:rsidRDefault="00A94D62" w:rsidP="00A94D62"/>
    <w:p w14:paraId="1F79084E" w14:textId="77777777" w:rsidR="00A94D62" w:rsidRDefault="00A94D62" w:rsidP="00A94D62"/>
    <w:p w14:paraId="59614EBF" w14:textId="77777777" w:rsidR="00A94D62" w:rsidRDefault="00A94D62" w:rsidP="00A94D62">
      <w:pPr>
        <w:rPr>
          <w:rFonts w:cs="Times New Roman"/>
          <w:b/>
        </w:rPr>
      </w:pPr>
    </w:p>
    <w:p w14:paraId="6D6B6E53" w14:textId="77777777" w:rsidR="00A94D62" w:rsidRDefault="00A94D62" w:rsidP="00A94D62">
      <w:pPr>
        <w:rPr>
          <w:rFonts w:cs="Times New Roman"/>
          <w:b/>
        </w:rPr>
      </w:pPr>
    </w:p>
    <w:p w14:paraId="0DDBA9FE" w14:textId="77777777" w:rsidR="00A94D62" w:rsidRDefault="00A94D62" w:rsidP="00A94D62">
      <w:pPr>
        <w:rPr>
          <w:rFonts w:cs="Times New Roman"/>
          <w:b/>
        </w:rPr>
      </w:pPr>
    </w:p>
    <w:p w14:paraId="2D618A2A" w14:textId="77777777" w:rsidR="00A94D62" w:rsidRDefault="00A94D62" w:rsidP="00A94D62">
      <w:pPr>
        <w:rPr>
          <w:rFonts w:cs="Times New Roman"/>
          <w:b/>
        </w:rPr>
      </w:pPr>
    </w:p>
    <w:p w14:paraId="75D19893" w14:textId="612F41DD" w:rsidR="00A94D62" w:rsidRDefault="00A94D62" w:rsidP="00A94D62">
      <w:pPr>
        <w:rPr>
          <w:rFonts w:cs="Times New Roman"/>
          <w:b/>
        </w:rPr>
      </w:pPr>
      <w:r w:rsidRPr="008B2B69">
        <w:rPr>
          <w:rFonts w:cs="Times New Roman"/>
          <w:b/>
        </w:rPr>
        <w:t>Supplementary Figures</w:t>
      </w:r>
    </w:p>
    <w:p w14:paraId="41006A7A" w14:textId="7625354A" w:rsidR="00943191" w:rsidRPr="008B2B69" w:rsidRDefault="00943191" w:rsidP="00A94D62">
      <w:pPr>
        <w:rPr>
          <w:rFonts w:cs="Times New Roman"/>
          <w:b/>
        </w:rPr>
      </w:pPr>
      <w:r>
        <w:rPr>
          <w:rFonts w:cs="Times New Roman"/>
          <w:b/>
          <w:noProof/>
        </w:rPr>
        <w:drawing>
          <wp:inline distT="0" distB="0" distL="0" distR="0" wp14:anchorId="1FFFEF99" wp14:editId="5040876E">
            <wp:extent cx="5274310" cy="3688208"/>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3688208"/>
                    </a:xfrm>
                    <a:prstGeom prst="rect">
                      <a:avLst/>
                    </a:prstGeom>
                    <a:noFill/>
                    <a:ln>
                      <a:noFill/>
                    </a:ln>
                  </pic:spPr>
                </pic:pic>
              </a:graphicData>
            </a:graphic>
          </wp:inline>
        </w:drawing>
      </w:r>
    </w:p>
    <w:p w14:paraId="04D73F4F" w14:textId="3B303E27" w:rsidR="00A94D62" w:rsidRDefault="00A94D62" w:rsidP="00A94D62">
      <w:pPr>
        <w:rPr>
          <w:rFonts w:cs="Times New Roman"/>
        </w:rPr>
      </w:pPr>
      <w:r>
        <w:rPr>
          <w:b/>
        </w:rPr>
        <w:t>Supplementary Figure 1</w:t>
      </w:r>
      <w:r w:rsidRPr="008B2B69">
        <w:rPr>
          <w:b/>
        </w:rPr>
        <w:t xml:space="preserve">: Stress sweeps of </w:t>
      </w:r>
      <w:r w:rsidRPr="008B2B69">
        <w:rPr>
          <w:b/>
          <w:i/>
        </w:rPr>
        <w:t>P. aeruginosa</w:t>
      </w:r>
      <w:r w:rsidRPr="008B2B69">
        <w:rPr>
          <w:b/>
        </w:rPr>
        <w:t xml:space="preserve"> colony biofilms.</w:t>
      </w:r>
      <w:r w:rsidRPr="008B2B69">
        <w:t xml:space="preserve"> Stress sweeps were performed on </w:t>
      </w:r>
      <w:r w:rsidR="00943191">
        <w:rPr>
          <w:b/>
        </w:rPr>
        <w:t>(a</w:t>
      </w:r>
      <w:r w:rsidRPr="008B2B69">
        <w:rPr>
          <w:b/>
        </w:rPr>
        <w:t xml:space="preserve">) </w:t>
      </w:r>
      <w:r w:rsidRPr="008B2B69">
        <w:t xml:space="preserve">WT, </w:t>
      </w:r>
      <w:r w:rsidR="00943191">
        <w:rPr>
          <w:b/>
        </w:rPr>
        <w:t>(b</w:t>
      </w:r>
      <w:r w:rsidRPr="008B2B69">
        <w:rPr>
          <w:b/>
        </w:rPr>
        <w:t xml:space="preserve">) </w:t>
      </w:r>
      <w:r w:rsidRPr="008B2B69">
        <w:t xml:space="preserve">RSCV and </w:t>
      </w:r>
      <w:r w:rsidR="00943191">
        <w:rPr>
          <w:b/>
        </w:rPr>
        <w:t>(c</w:t>
      </w:r>
      <w:r w:rsidRPr="008B2B69">
        <w:rPr>
          <w:b/>
        </w:rPr>
        <w:t xml:space="preserve">) </w:t>
      </w:r>
      <w:r w:rsidRPr="008B2B69">
        <w:t>mucoid</w:t>
      </w:r>
      <w:r w:rsidRPr="008B2B69">
        <w:rPr>
          <w:rFonts w:cs="Times New Roman"/>
          <w:i/>
        </w:rPr>
        <w:t xml:space="preserve"> </w:t>
      </w:r>
      <w:r w:rsidRPr="008B2B69">
        <w:rPr>
          <w:rFonts w:cs="Times New Roman"/>
        </w:rPr>
        <w:t>colony biofilms at 2-, 4- and 6-d (label</w:t>
      </w:r>
      <w:r>
        <w:rPr>
          <w:rFonts w:cs="Times New Roman"/>
        </w:rPr>
        <w:t>l</w:t>
      </w:r>
      <w:r w:rsidRPr="008B2B69">
        <w:rPr>
          <w:rFonts w:cs="Times New Roman"/>
        </w:rPr>
        <w:t xml:space="preserve">ed) </w:t>
      </w:r>
      <w:r w:rsidRPr="008B2B69">
        <w:t>by incrementing the stress (</w:t>
      </w:r>
      <w:r w:rsidRPr="008B2B69">
        <w:rPr>
          <w:rFonts w:cs="Times New Roman"/>
        </w:rPr>
        <w:t>σ</w:t>
      </w:r>
      <w:r w:rsidRPr="008B2B69">
        <w:t xml:space="preserve">) from 0.01-100Pa. </w:t>
      </w:r>
      <w:r w:rsidRPr="008B2B69">
        <w:rPr>
          <w:rFonts w:cs="Times New Roman"/>
        </w:rPr>
        <w:t xml:space="preserve">Data presented as mean ± SD; n=4. </w:t>
      </w:r>
    </w:p>
    <w:p w14:paraId="5060CB84" w14:textId="77777777" w:rsidR="002B4C0E" w:rsidRDefault="002B4C0E" w:rsidP="00A94D62">
      <w:pPr>
        <w:rPr>
          <w:rFonts w:cs="Times New Roman"/>
        </w:rPr>
      </w:pPr>
    </w:p>
    <w:p w14:paraId="0E017896" w14:textId="77777777" w:rsidR="002B4C0E" w:rsidRPr="008B2B69" w:rsidRDefault="002B4C0E" w:rsidP="00A94D62">
      <w:pPr>
        <w:rPr>
          <w:rFonts w:cs="Times New Roman"/>
        </w:rPr>
      </w:pPr>
    </w:p>
    <w:p w14:paraId="50A46F92" w14:textId="77777777" w:rsidR="00A94D62" w:rsidRDefault="00A94D62" w:rsidP="00A94D62">
      <w:pPr>
        <w:rPr>
          <w:rFonts w:cs="Times New Roman"/>
          <w:b/>
        </w:rPr>
      </w:pPr>
    </w:p>
    <w:p w14:paraId="4C27F9B2" w14:textId="1054FDD5" w:rsidR="002B4C0E" w:rsidRPr="008B2B69" w:rsidRDefault="002B4C0E" w:rsidP="00A94D62">
      <w:pPr>
        <w:rPr>
          <w:rFonts w:cs="Times New Roman"/>
          <w:b/>
        </w:rPr>
      </w:pPr>
      <w:r>
        <w:rPr>
          <w:rFonts w:cs="Times New Roman"/>
          <w:b/>
          <w:noProof/>
        </w:rPr>
        <w:drawing>
          <wp:inline distT="0" distB="0" distL="0" distR="0" wp14:anchorId="23EA11FA" wp14:editId="62D24727">
            <wp:extent cx="5274310" cy="2395931"/>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395931"/>
                    </a:xfrm>
                    <a:prstGeom prst="rect">
                      <a:avLst/>
                    </a:prstGeom>
                    <a:noFill/>
                    <a:ln>
                      <a:noFill/>
                    </a:ln>
                  </pic:spPr>
                </pic:pic>
              </a:graphicData>
            </a:graphic>
          </wp:inline>
        </w:drawing>
      </w:r>
    </w:p>
    <w:p w14:paraId="4F5924E1" w14:textId="08EB0E03" w:rsidR="00A94D62" w:rsidRDefault="00A94D62" w:rsidP="00A94D62">
      <w:r>
        <w:rPr>
          <w:rFonts w:cs="Times New Roman"/>
          <w:b/>
        </w:rPr>
        <w:t>Supplementary Figure 2</w:t>
      </w:r>
      <w:r w:rsidRPr="008B2B69">
        <w:rPr>
          <w:rFonts w:cs="Times New Roman"/>
          <w:b/>
        </w:rPr>
        <w:t xml:space="preserve">: </w:t>
      </w:r>
      <w:r w:rsidRPr="008B2B69">
        <w:rPr>
          <w:rFonts w:cs="Times New Roman"/>
          <w:b/>
          <w:i/>
        </w:rPr>
        <w:t>P. aeruginosa</w:t>
      </w:r>
      <w:r w:rsidRPr="008B2B69">
        <w:rPr>
          <w:rFonts w:cs="Times New Roman"/>
          <w:b/>
        </w:rPr>
        <w:t xml:space="preserve"> lawn-biofilms have a higher yield stress compared to colony-biofilms.</w:t>
      </w:r>
      <w:r w:rsidR="002B4C0E">
        <w:rPr>
          <w:rFonts w:cs="Times New Roman"/>
          <w:b/>
        </w:rPr>
        <w:t xml:space="preserve"> (a</w:t>
      </w:r>
      <w:r w:rsidRPr="008B2B69">
        <w:rPr>
          <w:rFonts w:cs="Times New Roman"/>
          <w:b/>
        </w:rPr>
        <w:t xml:space="preserve">) </w:t>
      </w:r>
      <w:r w:rsidRPr="008B2B69">
        <w:t xml:space="preserve">Stress sweeps were performed on </w:t>
      </w:r>
      <w:r w:rsidRPr="008B2B69">
        <w:rPr>
          <w:i/>
        </w:rPr>
        <w:t>P. aeruginosa</w:t>
      </w:r>
      <w:r w:rsidRPr="008B2B69">
        <w:t xml:space="preserve"> WT, RSCV and mucoid</w:t>
      </w:r>
      <w:r w:rsidRPr="008B2B69">
        <w:rPr>
          <w:rFonts w:cs="Times New Roman"/>
          <w:i/>
        </w:rPr>
        <w:t xml:space="preserve"> </w:t>
      </w:r>
      <w:r w:rsidRPr="008B2B69">
        <w:rPr>
          <w:rFonts w:cs="Times New Roman"/>
        </w:rPr>
        <w:t>(label</w:t>
      </w:r>
      <w:r>
        <w:rPr>
          <w:rFonts w:cs="Times New Roman"/>
        </w:rPr>
        <w:t>l</w:t>
      </w:r>
      <w:r w:rsidRPr="008B2B69">
        <w:rPr>
          <w:rFonts w:cs="Times New Roman"/>
        </w:rPr>
        <w:t xml:space="preserve">ed) scraped lawn biofilms </w:t>
      </w:r>
      <w:r w:rsidRPr="008B2B69">
        <w:t>by incrementing the stress (</w:t>
      </w:r>
      <w:r w:rsidRPr="008B2B69">
        <w:rPr>
          <w:rFonts w:cs="Times New Roman"/>
        </w:rPr>
        <w:t>σ</w:t>
      </w:r>
      <w:r w:rsidRPr="008B2B69">
        <w:t xml:space="preserve">) from 0.01-1000Pa. </w:t>
      </w:r>
      <w:r w:rsidR="002B4C0E">
        <w:rPr>
          <w:rFonts w:cs="Times New Roman"/>
          <w:b/>
        </w:rPr>
        <w:t>(b</w:t>
      </w:r>
      <w:r w:rsidRPr="008B2B69">
        <w:rPr>
          <w:rFonts w:cs="Times New Roman"/>
          <w:b/>
        </w:rPr>
        <w:t xml:space="preserve">) </w:t>
      </w:r>
      <w:r w:rsidRPr="008B2B69">
        <w:t>Yield stress (</w:t>
      </w:r>
      <w:r w:rsidRPr="008B2B69">
        <w:rPr>
          <w:rFonts w:cs="Times New Roman"/>
        </w:rPr>
        <w:t>σ</w:t>
      </w:r>
      <w:r w:rsidRPr="008B2B69">
        <w:rPr>
          <w:vertAlign w:val="subscript"/>
        </w:rPr>
        <w:t>y</w:t>
      </w:r>
      <w:r w:rsidRPr="008B2B69">
        <w:t xml:space="preserve">) of </w:t>
      </w:r>
      <w:r w:rsidRPr="008B2B69">
        <w:rPr>
          <w:i/>
        </w:rPr>
        <w:t>P. aeruginosa</w:t>
      </w:r>
      <w:r w:rsidRPr="008B2B69">
        <w:t xml:space="preserve"> lawn biofilms. The yield stress (</w:t>
      </w:r>
      <w:r w:rsidRPr="008B2B69">
        <w:rPr>
          <w:rFonts w:cs="Times New Roman"/>
        </w:rPr>
        <w:t>σ</w:t>
      </w:r>
      <w:r w:rsidRPr="008B2B69">
        <w:rPr>
          <w:vertAlign w:val="subscript"/>
        </w:rPr>
        <w:t>y</w:t>
      </w:r>
      <w:r w:rsidRPr="008B2B69">
        <w:t xml:space="preserve">) was taken to be the point of viscoelastic crossover where the storage modulus (G’) and the loss modulus (G”) intersected. Data presented as mean </w:t>
      </w:r>
      <w:r w:rsidRPr="008B2B69">
        <w:rPr>
          <w:rFonts w:cs="Times New Roman"/>
        </w:rPr>
        <w:t>±</w:t>
      </w:r>
      <w:r w:rsidRPr="008B2B69">
        <w:t xml:space="preserve"> SD, n =4. </w:t>
      </w:r>
    </w:p>
    <w:p w14:paraId="0AA68C7A" w14:textId="77777777" w:rsidR="002B4C0E" w:rsidRPr="008B2B69" w:rsidRDefault="002B4C0E" w:rsidP="00A94D62"/>
    <w:p w14:paraId="29E8BAB5" w14:textId="4ADB3431" w:rsidR="00A94D62" w:rsidRPr="008B2B69" w:rsidRDefault="002B4C0E" w:rsidP="00A94D62">
      <w:pPr>
        <w:rPr>
          <w:rFonts w:cs="Times New Roman"/>
          <w:b/>
        </w:rPr>
      </w:pPr>
      <w:r>
        <w:rPr>
          <w:rFonts w:cs="Times New Roman"/>
          <w:b/>
          <w:noProof/>
        </w:rPr>
        <w:drawing>
          <wp:inline distT="0" distB="0" distL="0" distR="0" wp14:anchorId="3F3601B1" wp14:editId="3F0BB382">
            <wp:extent cx="5274310" cy="1378036"/>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1378036"/>
                    </a:xfrm>
                    <a:prstGeom prst="rect">
                      <a:avLst/>
                    </a:prstGeom>
                    <a:noFill/>
                    <a:ln>
                      <a:noFill/>
                    </a:ln>
                  </pic:spPr>
                </pic:pic>
              </a:graphicData>
            </a:graphic>
          </wp:inline>
        </w:drawing>
      </w:r>
    </w:p>
    <w:p w14:paraId="604F8BF7" w14:textId="654B2FC7" w:rsidR="00A94D62" w:rsidRDefault="00A94D62" w:rsidP="00A94D62">
      <w:pPr>
        <w:rPr>
          <w:rFonts w:cs="Times New Roman"/>
        </w:rPr>
      </w:pPr>
      <w:r>
        <w:rPr>
          <w:rFonts w:cs="Times New Roman"/>
          <w:b/>
        </w:rPr>
        <w:t>Supplementary Figure 3</w:t>
      </w:r>
      <w:r w:rsidRPr="008B2B69">
        <w:rPr>
          <w:rFonts w:cs="Times New Roman"/>
          <w:b/>
        </w:rPr>
        <w:t xml:space="preserve">: </w:t>
      </w:r>
      <w:r w:rsidRPr="008B2B69">
        <w:rPr>
          <w:rFonts w:cs="Times New Roman"/>
          <w:b/>
          <w:i/>
        </w:rPr>
        <w:t>P. aeruginosa</w:t>
      </w:r>
      <w:r w:rsidRPr="008B2B69">
        <w:rPr>
          <w:rFonts w:cs="Times New Roman"/>
          <w:b/>
        </w:rPr>
        <w:t xml:space="preserve"> lawn-biofilms have a more elastic dominate </w:t>
      </w:r>
      <w:r>
        <w:rPr>
          <w:rFonts w:cs="Times New Roman"/>
          <w:b/>
        </w:rPr>
        <w:t>behaviour</w:t>
      </w:r>
      <w:r w:rsidRPr="008B2B69">
        <w:rPr>
          <w:rFonts w:cs="Times New Roman"/>
          <w:b/>
        </w:rPr>
        <w:t xml:space="preserve"> compared to colony-biofilms. </w:t>
      </w:r>
      <w:r w:rsidRPr="008B2B69">
        <w:t xml:space="preserve">Frequency sweeps were performed on </w:t>
      </w:r>
      <w:r w:rsidRPr="008B2B69">
        <w:rPr>
          <w:i/>
        </w:rPr>
        <w:t>P. aeruginosa</w:t>
      </w:r>
      <w:r w:rsidRPr="008B2B69">
        <w:t xml:space="preserve"> </w:t>
      </w:r>
      <w:r w:rsidR="002B4C0E">
        <w:rPr>
          <w:b/>
        </w:rPr>
        <w:t xml:space="preserve">(a) </w:t>
      </w:r>
      <w:r w:rsidRPr="008B2B69">
        <w:t xml:space="preserve">WT, </w:t>
      </w:r>
      <w:r w:rsidR="002B4C0E">
        <w:rPr>
          <w:b/>
        </w:rPr>
        <w:t xml:space="preserve">(b) </w:t>
      </w:r>
      <w:r w:rsidRPr="008B2B69">
        <w:t xml:space="preserve">RSCV and </w:t>
      </w:r>
      <w:r w:rsidR="002B4C0E">
        <w:rPr>
          <w:b/>
        </w:rPr>
        <w:t xml:space="preserve">(c) </w:t>
      </w:r>
      <w:r w:rsidRPr="008B2B69">
        <w:t>mucoid</w:t>
      </w:r>
      <w:r w:rsidRPr="008B2B69">
        <w:rPr>
          <w:rFonts w:cs="Times New Roman"/>
          <w:i/>
        </w:rPr>
        <w:t xml:space="preserve"> </w:t>
      </w:r>
      <w:r w:rsidRPr="008B2B69">
        <w:rPr>
          <w:rFonts w:cs="Times New Roman"/>
        </w:rPr>
        <w:t>(labe</w:t>
      </w:r>
      <w:r w:rsidR="008670DB">
        <w:rPr>
          <w:rFonts w:cs="Times New Roman"/>
        </w:rPr>
        <w:t>lled) scraped lawn-</w:t>
      </w:r>
      <w:r w:rsidRPr="008B2B69">
        <w:rPr>
          <w:rFonts w:cs="Times New Roman"/>
        </w:rPr>
        <w:t xml:space="preserve">biofilms </w:t>
      </w:r>
      <w:r w:rsidRPr="008B2B69">
        <w:t>by incrementing the angular frequency (</w:t>
      </w:r>
      <w:r w:rsidRPr="008B2B69">
        <w:rPr>
          <w:rFonts w:cs="Times New Roman"/>
        </w:rPr>
        <w:t>ω</w:t>
      </w:r>
      <w:r w:rsidRPr="008B2B69">
        <w:t xml:space="preserve">) from 0.1-100rad/s. </w:t>
      </w:r>
      <w:r w:rsidRPr="008B2B69">
        <w:rPr>
          <w:rFonts w:cs="Times New Roman"/>
        </w:rPr>
        <w:t>Data presented as mean ± SD; n=4.</w:t>
      </w:r>
    </w:p>
    <w:p w14:paraId="60CF0BD0" w14:textId="77777777" w:rsidR="00A94D62" w:rsidRDefault="00A94D62" w:rsidP="00A94D62">
      <w:pPr>
        <w:rPr>
          <w:rFonts w:cs="Times New Roman"/>
        </w:rPr>
      </w:pPr>
    </w:p>
    <w:p w14:paraId="26059742" w14:textId="2ADCE725" w:rsidR="002B4C0E" w:rsidRDefault="002B4C0E" w:rsidP="00A94D62">
      <w:pPr>
        <w:rPr>
          <w:rFonts w:cs="Times New Roman"/>
        </w:rPr>
      </w:pPr>
      <w:r>
        <w:rPr>
          <w:rFonts w:cs="Times New Roman"/>
          <w:noProof/>
        </w:rPr>
        <w:drawing>
          <wp:inline distT="0" distB="0" distL="0" distR="0" wp14:anchorId="7140723D" wp14:editId="546D4527">
            <wp:extent cx="5274310" cy="1831934"/>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1831934"/>
                    </a:xfrm>
                    <a:prstGeom prst="rect">
                      <a:avLst/>
                    </a:prstGeom>
                    <a:noFill/>
                    <a:ln>
                      <a:noFill/>
                    </a:ln>
                  </pic:spPr>
                </pic:pic>
              </a:graphicData>
            </a:graphic>
          </wp:inline>
        </w:drawing>
      </w:r>
    </w:p>
    <w:p w14:paraId="1A282EC9" w14:textId="6CC14D58" w:rsidR="00A94D62" w:rsidRPr="008B2B69" w:rsidRDefault="00A94D62" w:rsidP="00A94D62">
      <w:r>
        <w:rPr>
          <w:b/>
        </w:rPr>
        <w:t>Supplementary Figure 4</w:t>
      </w:r>
      <w:r w:rsidRPr="008B2B69">
        <w:rPr>
          <w:b/>
        </w:rPr>
        <w:t xml:space="preserve">: Data analysis of </w:t>
      </w:r>
      <w:r w:rsidRPr="008B2B69">
        <w:rPr>
          <w:b/>
          <w:i/>
        </w:rPr>
        <w:t>P. aeruginosa</w:t>
      </w:r>
      <w:r w:rsidR="008670DB">
        <w:rPr>
          <w:b/>
        </w:rPr>
        <w:t xml:space="preserve"> colony-</w:t>
      </w:r>
      <w:r w:rsidRPr="008B2B69">
        <w:rPr>
          <w:b/>
        </w:rPr>
        <w:t>biofilms.</w:t>
      </w:r>
      <w:r w:rsidRPr="008B2B69">
        <w:t xml:space="preserve"> </w:t>
      </w:r>
      <w:r w:rsidR="002B4C0E">
        <w:rPr>
          <w:b/>
        </w:rPr>
        <w:t>(a</w:t>
      </w:r>
      <w:r w:rsidRPr="008B2B69">
        <w:rPr>
          <w:b/>
        </w:rPr>
        <w:t xml:space="preserve">) </w:t>
      </w:r>
      <w:r w:rsidRPr="008B2B69">
        <w:t>Example of raw data from uniaxial compression measurement of WT 2-d colony-biofilm. Inset depicts the pull-on adhesion of the geometry as at approached the biofilm surface. The point where the force (</w:t>
      </w:r>
      <w:r w:rsidRPr="008B2B69">
        <w:rPr>
          <w:i/>
        </w:rPr>
        <w:t>F</w:t>
      </w:r>
      <w:r w:rsidRPr="008B2B69">
        <w:t xml:space="preserve">) began to increase after this point was taken to be the top of the biofilm. The gap and </w:t>
      </w:r>
      <w:r w:rsidR="008670DB">
        <w:t>force measurements were normalis</w:t>
      </w:r>
      <w:r w:rsidRPr="008B2B69">
        <w:t xml:space="preserve">ed to this point. </w:t>
      </w:r>
      <w:r w:rsidR="002B4C0E">
        <w:rPr>
          <w:b/>
        </w:rPr>
        <w:t>(b</w:t>
      </w:r>
      <w:r w:rsidRPr="008B2B69">
        <w:rPr>
          <w:b/>
        </w:rPr>
        <w:t xml:space="preserve">) </w:t>
      </w:r>
      <w:r w:rsidRPr="008B2B69">
        <w:t>Example of creep-recovery data of WT 2-d colony-biofilm. Where the slope and the elastic recovery measurements were taken are label</w:t>
      </w:r>
      <w:r w:rsidR="008670DB">
        <w:t>l</w:t>
      </w:r>
      <w:r w:rsidRPr="008B2B69">
        <w:t>ed on the graph. The slope of the linear viscous response was used to calculate the viscosity. The linear viscous response typically occurred at the end of the creep portion of the curve. The response was determined to be linear where R</w:t>
      </w:r>
      <w:r w:rsidRPr="008B2B69">
        <w:rPr>
          <w:vertAlign w:val="superscript"/>
        </w:rPr>
        <w:t>2</w:t>
      </w:r>
      <w:r w:rsidRPr="008B2B69">
        <w:t xml:space="preserve"> &gt; 0.95. As indicated on the graph the </w:t>
      </w:r>
      <w:r w:rsidRPr="008B2B69">
        <w:rPr>
          <w:rFonts w:cs="Times New Roman"/>
        </w:rPr>
        <w:t>elastic recovery is the initial vertical drop of the recovery portion of the curve. The length of this recovery response was measured (Δγ) and used to calculate the shear modulus.</w:t>
      </w:r>
    </w:p>
    <w:p w14:paraId="1297A26C" w14:textId="28DA263B" w:rsidR="00A94D62" w:rsidRPr="008B2B69" w:rsidRDefault="002B4C0E" w:rsidP="00A94D62">
      <w:r>
        <w:rPr>
          <w:noProof/>
        </w:rPr>
        <w:drawing>
          <wp:inline distT="0" distB="0" distL="0" distR="0" wp14:anchorId="36658374" wp14:editId="00E92EF5">
            <wp:extent cx="5274310" cy="493161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4931611"/>
                    </a:xfrm>
                    <a:prstGeom prst="rect">
                      <a:avLst/>
                    </a:prstGeom>
                    <a:noFill/>
                    <a:ln>
                      <a:noFill/>
                    </a:ln>
                  </pic:spPr>
                </pic:pic>
              </a:graphicData>
            </a:graphic>
          </wp:inline>
        </w:drawing>
      </w:r>
    </w:p>
    <w:p w14:paraId="58AB7C18" w14:textId="35DFBD49" w:rsidR="00A94D62" w:rsidRDefault="00A94D62" w:rsidP="00A94D62">
      <w:pPr>
        <w:rPr>
          <w:rFonts w:cs="Times New Roman"/>
        </w:rPr>
      </w:pPr>
      <w:r w:rsidRPr="008B2B69">
        <w:rPr>
          <w:b/>
        </w:rPr>
        <w:t>S</w:t>
      </w:r>
      <w:r>
        <w:rPr>
          <w:b/>
        </w:rPr>
        <w:t>upplementary Figure 5</w:t>
      </w:r>
      <w:r w:rsidRPr="008B2B69">
        <w:rPr>
          <w:b/>
        </w:rPr>
        <w:t xml:space="preserve">: Linear viscoelastic region of </w:t>
      </w:r>
      <w:r w:rsidRPr="008B2B69">
        <w:rPr>
          <w:b/>
          <w:i/>
        </w:rPr>
        <w:t>P. aeruginosa</w:t>
      </w:r>
      <w:r w:rsidRPr="008B2B69">
        <w:rPr>
          <w:b/>
        </w:rPr>
        <w:t xml:space="preserve"> colony biofilms.</w:t>
      </w:r>
      <w:r w:rsidRPr="008B2B69">
        <w:t xml:space="preserve"> </w:t>
      </w:r>
      <w:r w:rsidR="002B4C0E">
        <w:rPr>
          <w:b/>
        </w:rPr>
        <w:t>(a</w:t>
      </w:r>
      <w:r w:rsidRPr="008B2B69">
        <w:rPr>
          <w:b/>
        </w:rPr>
        <w:t>)</w:t>
      </w:r>
      <w:r w:rsidRPr="008B2B69">
        <w:t xml:space="preserve"> Strain sweeps were performed on WT, RSCV and mucoid</w:t>
      </w:r>
      <w:r w:rsidRPr="008B2B69">
        <w:rPr>
          <w:rFonts w:cs="Times New Roman"/>
          <w:i/>
        </w:rPr>
        <w:t xml:space="preserve"> </w:t>
      </w:r>
      <w:r w:rsidRPr="008B2B69">
        <w:rPr>
          <w:rFonts w:cs="Times New Roman"/>
        </w:rPr>
        <w:t>colony biofilms at 2-, 4- and 6-d (label</w:t>
      </w:r>
      <w:r w:rsidR="008670DB">
        <w:rPr>
          <w:rFonts w:cs="Times New Roman"/>
        </w:rPr>
        <w:t>l</w:t>
      </w:r>
      <w:r w:rsidRPr="008B2B69">
        <w:rPr>
          <w:rFonts w:cs="Times New Roman"/>
        </w:rPr>
        <w:t xml:space="preserve">ed) </w:t>
      </w:r>
      <w:r w:rsidRPr="008B2B69">
        <w:t>by incrementing the strain (</w:t>
      </w:r>
      <w:r w:rsidRPr="008B2B69">
        <w:rPr>
          <w:rFonts w:cs="Times New Roman"/>
        </w:rPr>
        <w:t>γ</w:t>
      </w:r>
      <w:r w:rsidRPr="008B2B69">
        <w:t xml:space="preserve">) from 0.01 – 100%. </w:t>
      </w:r>
      <w:r w:rsidRPr="008B2B69">
        <w:rPr>
          <w:rFonts w:cs="Times New Roman"/>
        </w:rPr>
        <w:t xml:space="preserve">Dashed line indicates the average linear viscoelastic region (LVR) for each biofilm. Data presented as mean ± SD; n=4.  </w:t>
      </w:r>
      <w:r w:rsidR="002B4C0E">
        <w:rPr>
          <w:rFonts w:cs="Times New Roman"/>
          <w:b/>
        </w:rPr>
        <w:t>(b</w:t>
      </w:r>
      <w:r w:rsidRPr="008B2B69">
        <w:rPr>
          <w:rFonts w:cs="Times New Roman"/>
          <w:b/>
        </w:rPr>
        <w:t xml:space="preserve">) </w:t>
      </w:r>
      <w:r w:rsidRPr="008B2B69">
        <w:rPr>
          <w:rFonts w:cs="Times New Roman"/>
        </w:rPr>
        <w:t xml:space="preserve">Strain (γ) values from the LVR depicted in </w:t>
      </w:r>
      <w:r w:rsidR="002B4C0E">
        <w:rPr>
          <w:rFonts w:cs="Times New Roman"/>
          <w:b/>
        </w:rPr>
        <w:t>(a</w:t>
      </w:r>
      <w:r w:rsidRPr="008B2B69">
        <w:rPr>
          <w:rFonts w:cs="Times New Roman"/>
          <w:b/>
        </w:rPr>
        <w:t>)</w:t>
      </w:r>
      <w:r w:rsidRPr="008B2B69">
        <w:rPr>
          <w:rFonts w:cs="Times New Roman"/>
        </w:rPr>
        <w:t xml:space="preserve"> for each biofilm with the corresponding stress. A stress (σ) of 0.5Pa (dashed line) was identified to be within the LVR for all biofilms. This stress (σ) was used for subsequent measurements.</w:t>
      </w:r>
    </w:p>
    <w:p w14:paraId="66B9773E" w14:textId="77777777" w:rsidR="00A94D62" w:rsidRDefault="00A94D62" w:rsidP="00A94D62"/>
    <w:p w14:paraId="742070AB" w14:textId="77777777" w:rsidR="00A94D62" w:rsidRDefault="00A94D62" w:rsidP="00A94D62"/>
    <w:p w14:paraId="186F7D18" w14:textId="735323D2" w:rsidR="00042E81" w:rsidRDefault="00042E81"/>
    <w:sectPr w:rsidR="00042E81" w:rsidSect="0060686A">
      <w:footerReference w:type="even" r:id="rId12"/>
      <w:footerReference w:type="default" r:id="rId13"/>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DAE060" w14:textId="77777777" w:rsidR="00BE5616" w:rsidRDefault="00BE5616">
      <w:pPr>
        <w:spacing w:line="240" w:lineRule="auto"/>
      </w:pPr>
      <w:r>
        <w:separator/>
      </w:r>
    </w:p>
  </w:endnote>
  <w:endnote w:type="continuationSeparator" w:id="0">
    <w:p w14:paraId="0C285104" w14:textId="77777777" w:rsidR="00BE5616" w:rsidRDefault="00BE56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5E0C8" w14:textId="77777777" w:rsidR="00BE5616" w:rsidRDefault="00BE5616" w:rsidP="00BE5D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6D31F9" w14:textId="77777777" w:rsidR="00BE5616" w:rsidRDefault="00BE5616" w:rsidP="00BE5D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F88A7" w14:textId="77777777" w:rsidR="00BE5616" w:rsidRDefault="00BE5616" w:rsidP="00BE5D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5BC2">
      <w:rPr>
        <w:rStyle w:val="PageNumber"/>
        <w:noProof/>
      </w:rPr>
      <w:t>1</w:t>
    </w:r>
    <w:r>
      <w:rPr>
        <w:rStyle w:val="PageNumber"/>
      </w:rPr>
      <w:fldChar w:fldCharType="end"/>
    </w:r>
  </w:p>
  <w:p w14:paraId="71CA3B18" w14:textId="77777777" w:rsidR="00BE5616" w:rsidRDefault="00BE5616" w:rsidP="00BE5D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1EB0B4" w14:textId="77777777" w:rsidR="00BE5616" w:rsidRDefault="00BE5616">
      <w:pPr>
        <w:spacing w:line="240" w:lineRule="auto"/>
      </w:pPr>
      <w:r>
        <w:separator/>
      </w:r>
    </w:p>
  </w:footnote>
  <w:footnote w:type="continuationSeparator" w:id="0">
    <w:p w14:paraId="3383E9B1" w14:textId="77777777" w:rsidR="00BE5616" w:rsidRDefault="00BE561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9s5rfstexpwceaa9gxaf9ow0tr2v22eded&quot;&gt;OSU Endnote Library&lt;record-ids&gt;&lt;item&gt;9&lt;/item&gt;&lt;item&gt;13&lt;/item&gt;&lt;item&gt;18&lt;/item&gt;&lt;item&gt;20&lt;/item&gt;&lt;item&gt;68&lt;/item&gt;&lt;item&gt;76&lt;/item&gt;&lt;item&gt;77&lt;/item&gt;&lt;item&gt;78&lt;/item&gt;&lt;item&gt;79&lt;/item&gt;&lt;item&gt;117&lt;/item&gt;&lt;item&gt;490&lt;/item&gt;&lt;item&gt;563&lt;/item&gt;&lt;item&gt;569&lt;/item&gt;&lt;item&gt;579&lt;/item&gt;&lt;item&gt;588&lt;/item&gt;&lt;/record-ids&gt;&lt;/item&gt;&lt;/Libraries&gt;"/>
  </w:docVars>
  <w:rsids>
    <w:rsidRoot w:val="0060686A"/>
    <w:rsid w:val="00042E81"/>
    <w:rsid w:val="00223DAC"/>
    <w:rsid w:val="002B4C0E"/>
    <w:rsid w:val="00310263"/>
    <w:rsid w:val="0031274D"/>
    <w:rsid w:val="0031795C"/>
    <w:rsid w:val="00477F48"/>
    <w:rsid w:val="005D512F"/>
    <w:rsid w:val="0060686A"/>
    <w:rsid w:val="00685BC2"/>
    <w:rsid w:val="008670DB"/>
    <w:rsid w:val="008B2B69"/>
    <w:rsid w:val="00943191"/>
    <w:rsid w:val="00A10505"/>
    <w:rsid w:val="00A94D62"/>
    <w:rsid w:val="00B20EC4"/>
    <w:rsid w:val="00BE5616"/>
    <w:rsid w:val="00BE5DEC"/>
    <w:rsid w:val="00C63B58"/>
    <w:rsid w:val="00DE2A7F"/>
    <w:rsid w:val="00EB2546"/>
    <w:rsid w:val="00F17715"/>
    <w:rsid w:val="00FB2B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6B881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686A"/>
    <w:pPr>
      <w:spacing w:line="480" w:lineRule="auto"/>
      <w:jc w:val="both"/>
    </w:pPr>
    <w:rPr>
      <w:rFonts w:ascii="Times New Roman" w:hAnsi="Times New Roman"/>
    </w:rPr>
  </w:style>
  <w:style w:type="paragraph" w:styleId="Heading2">
    <w:name w:val="heading 2"/>
    <w:basedOn w:val="Normal"/>
    <w:next w:val="Normal"/>
    <w:link w:val="Heading2Char"/>
    <w:uiPriority w:val="9"/>
    <w:unhideWhenUsed/>
    <w:qFormat/>
    <w:rsid w:val="0060686A"/>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0686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0686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60686A"/>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60686A"/>
  </w:style>
  <w:style w:type="paragraph" w:styleId="Footer">
    <w:name w:val="footer"/>
    <w:basedOn w:val="Normal"/>
    <w:link w:val="FooterChar"/>
    <w:uiPriority w:val="99"/>
    <w:unhideWhenUsed/>
    <w:rsid w:val="0060686A"/>
    <w:pPr>
      <w:tabs>
        <w:tab w:val="center" w:pos="4320"/>
        <w:tab w:val="right" w:pos="8640"/>
      </w:tabs>
      <w:spacing w:line="240" w:lineRule="auto"/>
    </w:pPr>
  </w:style>
  <w:style w:type="character" w:customStyle="1" w:styleId="FooterChar">
    <w:name w:val="Footer Char"/>
    <w:basedOn w:val="DefaultParagraphFont"/>
    <w:link w:val="Footer"/>
    <w:uiPriority w:val="99"/>
    <w:rsid w:val="0060686A"/>
    <w:rPr>
      <w:rFonts w:ascii="Times New Roman" w:hAnsi="Times New Roman"/>
    </w:rPr>
  </w:style>
  <w:style w:type="character" w:styleId="PageNumber">
    <w:name w:val="page number"/>
    <w:basedOn w:val="DefaultParagraphFont"/>
    <w:uiPriority w:val="99"/>
    <w:semiHidden/>
    <w:unhideWhenUsed/>
    <w:rsid w:val="0060686A"/>
  </w:style>
  <w:style w:type="paragraph" w:styleId="BalloonText">
    <w:name w:val="Balloon Text"/>
    <w:basedOn w:val="Normal"/>
    <w:link w:val="BalloonTextChar"/>
    <w:uiPriority w:val="99"/>
    <w:semiHidden/>
    <w:unhideWhenUsed/>
    <w:rsid w:val="0060686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686A"/>
    <w:rPr>
      <w:rFonts w:ascii="Lucida Grande" w:hAnsi="Lucida Grande" w:cs="Lucida Grande"/>
      <w:sz w:val="18"/>
      <w:szCs w:val="18"/>
    </w:rPr>
  </w:style>
  <w:style w:type="paragraph" w:customStyle="1" w:styleId="EndNoteBibliographyTitle">
    <w:name w:val="EndNote Bibliography Title"/>
    <w:basedOn w:val="Normal"/>
    <w:rsid w:val="0060686A"/>
    <w:pPr>
      <w:jc w:val="center"/>
    </w:pPr>
    <w:rPr>
      <w:rFonts w:cs="Times New Roman"/>
    </w:rPr>
  </w:style>
  <w:style w:type="paragraph" w:customStyle="1" w:styleId="EndNoteBibliography">
    <w:name w:val="EndNote Bibliography"/>
    <w:basedOn w:val="Normal"/>
    <w:rsid w:val="0060686A"/>
    <w:pPr>
      <w:spacing w:line="240" w:lineRule="auto"/>
    </w:pPr>
    <w:rPr>
      <w:rFonts w:cs="Times New Roman"/>
    </w:rPr>
  </w:style>
  <w:style w:type="character" w:styleId="CommentReference">
    <w:name w:val="annotation reference"/>
    <w:basedOn w:val="DefaultParagraphFont"/>
    <w:uiPriority w:val="99"/>
    <w:semiHidden/>
    <w:unhideWhenUsed/>
    <w:rsid w:val="0060686A"/>
    <w:rPr>
      <w:sz w:val="18"/>
      <w:szCs w:val="18"/>
    </w:rPr>
  </w:style>
  <w:style w:type="paragraph" w:styleId="CommentText">
    <w:name w:val="annotation text"/>
    <w:basedOn w:val="Normal"/>
    <w:link w:val="CommentTextChar"/>
    <w:uiPriority w:val="99"/>
    <w:semiHidden/>
    <w:unhideWhenUsed/>
    <w:rsid w:val="0060686A"/>
    <w:pPr>
      <w:spacing w:line="240" w:lineRule="auto"/>
    </w:pPr>
  </w:style>
  <w:style w:type="character" w:customStyle="1" w:styleId="CommentTextChar">
    <w:name w:val="Comment Text Char"/>
    <w:basedOn w:val="DefaultParagraphFont"/>
    <w:link w:val="CommentText"/>
    <w:uiPriority w:val="99"/>
    <w:semiHidden/>
    <w:rsid w:val="0060686A"/>
    <w:rPr>
      <w:rFonts w:ascii="Times New Roman" w:hAnsi="Times New Roman"/>
    </w:rPr>
  </w:style>
  <w:style w:type="paragraph" w:styleId="DocumentMap">
    <w:name w:val="Document Map"/>
    <w:basedOn w:val="Normal"/>
    <w:link w:val="DocumentMapChar"/>
    <w:uiPriority w:val="99"/>
    <w:semiHidden/>
    <w:unhideWhenUsed/>
    <w:rsid w:val="0060686A"/>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60686A"/>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60686A"/>
    <w:rPr>
      <w:b/>
      <w:bCs/>
      <w:sz w:val="20"/>
      <w:szCs w:val="20"/>
    </w:rPr>
  </w:style>
  <w:style w:type="character" w:customStyle="1" w:styleId="CommentSubjectChar">
    <w:name w:val="Comment Subject Char"/>
    <w:basedOn w:val="CommentTextChar"/>
    <w:link w:val="CommentSubject"/>
    <w:uiPriority w:val="99"/>
    <w:semiHidden/>
    <w:rsid w:val="0060686A"/>
    <w:rPr>
      <w:rFonts w:ascii="Times New Roman" w:hAnsi="Times New Roman"/>
      <w:b/>
      <w:bCs/>
      <w:sz w:val="20"/>
      <w:szCs w:val="20"/>
    </w:rPr>
  </w:style>
  <w:style w:type="character" w:styleId="Hyperlink">
    <w:name w:val="Hyperlink"/>
    <w:basedOn w:val="DefaultParagraphFont"/>
    <w:uiPriority w:val="99"/>
    <w:unhideWhenUsed/>
    <w:rsid w:val="0060686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686A"/>
    <w:pPr>
      <w:spacing w:line="480" w:lineRule="auto"/>
      <w:jc w:val="both"/>
    </w:pPr>
    <w:rPr>
      <w:rFonts w:ascii="Times New Roman" w:hAnsi="Times New Roman"/>
    </w:rPr>
  </w:style>
  <w:style w:type="paragraph" w:styleId="Heading2">
    <w:name w:val="heading 2"/>
    <w:basedOn w:val="Normal"/>
    <w:next w:val="Normal"/>
    <w:link w:val="Heading2Char"/>
    <w:uiPriority w:val="9"/>
    <w:unhideWhenUsed/>
    <w:qFormat/>
    <w:rsid w:val="0060686A"/>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0686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0686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60686A"/>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60686A"/>
  </w:style>
  <w:style w:type="paragraph" w:styleId="Footer">
    <w:name w:val="footer"/>
    <w:basedOn w:val="Normal"/>
    <w:link w:val="FooterChar"/>
    <w:uiPriority w:val="99"/>
    <w:unhideWhenUsed/>
    <w:rsid w:val="0060686A"/>
    <w:pPr>
      <w:tabs>
        <w:tab w:val="center" w:pos="4320"/>
        <w:tab w:val="right" w:pos="8640"/>
      </w:tabs>
      <w:spacing w:line="240" w:lineRule="auto"/>
    </w:pPr>
  </w:style>
  <w:style w:type="character" w:customStyle="1" w:styleId="FooterChar">
    <w:name w:val="Footer Char"/>
    <w:basedOn w:val="DefaultParagraphFont"/>
    <w:link w:val="Footer"/>
    <w:uiPriority w:val="99"/>
    <w:rsid w:val="0060686A"/>
    <w:rPr>
      <w:rFonts w:ascii="Times New Roman" w:hAnsi="Times New Roman"/>
    </w:rPr>
  </w:style>
  <w:style w:type="character" w:styleId="PageNumber">
    <w:name w:val="page number"/>
    <w:basedOn w:val="DefaultParagraphFont"/>
    <w:uiPriority w:val="99"/>
    <w:semiHidden/>
    <w:unhideWhenUsed/>
    <w:rsid w:val="0060686A"/>
  </w:style>
  <w:style w:type="paragraph" w:styleId="BalloonText">
    <w:name w:val="Balloon Text"/>
    <w:basedOn w:val="Normal"/>
    <w:link w:val="BalloonTextChar"/>
    <w:uiPriority w:val="99"/>
    <w:semiHidden/>
    <w:unhideWhenUsed/>
    <w:rsid w:val="0060686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686A"/>
    <w:rPr>
      <w:rFonts w:ascii="Lucida Grande" w:hAnsi="Lucida Grande" w:cs="Lucida Grande"/>
      <w:sz w:val="18"/>
      <w:szCs w:val="18"/>
    </w:rPr>
  </w:style>
  <w:style w:type="paragraph" w:customStyle="1" w:styleId="EndNoteBibliographyTitle">
    <w:name w:val="EndNote Bibliography Title"/>
    <w:basedOn w:val="Normal"/>
    <w:rsid w:val="0060686A"/>
    <w:pPr>
      <w:jc w:val="center"/>
    </w:pPr>
    <w:rPr>
      <w:rFonts w:cs="Times New Roman"/>
    </w:rPr>
  </w:style>
  <w:style w:type="paragraph" w:customStyle="1" w:styleId="EndNoteBibliography">
    <w:name w:val="EndNote Bibliography"/>
    <w:basedOn w:val="Normal"/>
    <w:rsid w:val="0060686A"/>
    <w:pPr>
      <w:spacing w:line="240" w:lineRule="auto"/>
    </w:pPr>
    <w:rPr>
      <w:rFonts w:cs="Times New Roman"/>
    </w:rPr>
  </w:style>
  <w:style w:type="character" w:styleId="CommentReference">
    <w:name w:val="annotation reference"/>
    <w:basedOn w:val="DefaultParagraphFont"/>
    <w:uiPriority w:val="99"/>
    <w:semiHidden/>
    <w:unhideWhenUsed/>
    <w:rsid w:val="0060686A"/>
    <w:rPr>
      <w:sz w:val="18"/>
      <w:szCs w:val="18"/>
    </w:rPr>
  </w:style>
  <w:style w:type="paragraph" w:styleId="CommentText">
    <w:name w:val="annotation text"/>
    <w:basedOn w:val="Normal"/>
    <w:link w:val="CommentTextChar"/>
    <w:uiPriority w:val="99"/>
    <w:semiHidden/>
    <w:unhideWhenUsed/>
    <w:rsid w:val="0060686A"/>
    <w:pPr>
      <w:spacing w:line="240" w:lineRule="auto"/>
    </w:pPr>
  </w:style>
  <w:style w:type="character" w:customStyle="1" w:styleId="CommentTextChar">
    <w:name w:val="Comment Text Char"/>
    <w:basedOn w:val="DefaultParagraphFont"/>
    <w:link w:val="CommentText"/>
    <w:uiPriority w:val="99"/>
    <w:semiHidden/>
    <w:rsid w:val="0060686A"/>
    <w:rPr>
      <w:rFonts w:ascii="Times New Roman" w:hAnsi="Times New Roman"/>
    </w:rPr>
  </w:style>
  <w:style w:type="paragraph" w:styleId="DocumentMap">
    <w:name w:val="Document Map"/>
    <w:basedOn w:val="Normal"/>
    <w:link w:val="DocumentMapChar"/>
    <w:uiPriority w:val="99"/>
    <w:semiHidden/>
    <w:unhideWhenUsed/>
    <w:rsid w:val="0060686A"/>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60686A"/>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60686A"/>
    <w:rPr>
      <w:b/>
      <w:bCs/>
      <w:sz w:val="20"/>
      <w:szCs w:val="20"/>
    </w:rPr>
  </w:style>
  <w:style w:type="character" w:customStyle="1" w:styleId="CommentSubjectChar">
    <w:name w:val="Comment Subject Char"/>
    <w:basedOn w:val="CommentTextChar"/>
    <w:link w:val="CommentSubject"/>
    <w:uiPriority w:val="99"/>
    <w:semiHidden/>
    <w:rsid w:val="0060686A"/>
    <w:rPr>
      <w:rFonts w:ascii="Times New Roman" w:hAnsi="Times New Roman"/>
      <w:b/>
      <w:bCs/>
      <w:sz w:val="20"/>
      <w:szCs w:val="20"/>
    </w:rPr>
  </w:style>
  <w:style w:type="character" w:styleId="Hyperlink">
    <w:name w:val="Hyperlink"/>
    <w:basedOn w:val="DefaultParagraphFont"/>
    <w:uiPriority w:val="99"/>
    <w:unhideWhenUsed/>
    <w:rsid w:val="0060686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403</Words>
  <Characters>19398</Characters>
  <Application>Microsoft Macintosh Word</Application>
  <DocSecurity>0</DocSecurity>
  <Lines>161</Lines>
  <Paragraphs>45</Paragraphs>
  <ScaleCrop>false</ScaleCrop>
  <Company/>
  <LinksUpToDate>false</LinksUpToDate>
  <CharactersWithSpaces>22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Gloag</dc:creator>
  <cp:keywords/>
  <dc:description/>
  <cp:lastModifiedBy>Erin Gloag</cp:lastModifiedBy>
  <cp:revision>2</cp:revision>
  <dcterms:created xsi:type="dcterms:W3CDTF">2018-05-24T16:05:00Z</dcterms:created>
  <dcterms:modified xsi:type="dcterms:W3CDTF">2018-05-24T16:05:00Z</dcterms:modified>
</cp:coreProperties>
</file>